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r w:rsidR="00D9339A" w:rsidRPr="005F4F26">
        <w:rPr>
          <w:rFonts w:eastAsia="楷体"/>
        </w:rPr>
        <w:t>励</w:t>
      </w:r>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板由于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含孔的复合材料层合板在工程中也有比较广泛的应用，比如层合板连接处的</w:t>
      </w:r>
      <w:r w:rsidR="00517E33" w:rsidRPr="00247FB2">
        <w:rPr>
          <w:rFonts w:hint="eastAsia"/>
        </w:rPr>
        <w:t>螺栓孔</w:t>
      </w:r>
      <w:r w:rsidR="00517E33">
        <w:rPr>
          <w:rFonts w:hint="eastAsia"/>
        </w:rPr>
        <w:t>以及</w:t>
      </w:r>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r w:rsidR="00D14947" w:rsidRPr="00247FB2">
        <w:rPr>
          <w:rFonts w:ascii="宋体" w:hAnsi="宋体" w:cs="宋体" w:hint="eastAsia"/>
        </w:rPr>
        <w:t>由于</w:t>
      </w:r>
      <w:r w:rsidR="00D14947">
        <w:rPr>
          <w:rFonts w:ascii="宋体" w:hAnsi="宋体" w:cs="宋体" w:hint="eastAsia"/>
        </w:rPr>
        <w:t>孔边的</w:t>
      </w:r>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r w:rsidR="00E03A4E" w:rsidRPr="00247FB2">
        <w:rPr>
          <w:rFonts w:hint="eastAsia"/>
        </w:rPr>
        <w:t>Nuismer</w:t>
      </w:r>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板这种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Rotem</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r w:rsidR="00E03A4E" w:rsidRPr="00247FB2">
        <w:rPr>
          <w:rFonts w:hint="eastAsia"/>
        </w:rPr>
        <w:t>对层合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r w:rsidR="00E03A4E" w:rsidRPr="00247FB2">
        <w:rPr>
          <w:rFonts w:hint="eastAsia"/>
        </w:rPr>
        <w:t>当层合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r w:rsidR="00E03A4E" w:rsidRPr="00E03A4E">
        <w:rPr>
          <w:rFonts w:ascii="Times-Roman" w:hAnsi="Times-Roman" w:cs="Times-Roman"/>
          <w:kern w:val="0"/>
        </w:rPr>
        <w:t>Camanho</w:t>
      </w:r>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r w:rsidR="00E03A4E" w:rsidRPr="00247FB2">
        <w:rPr>
          <w:rFonts w:ascii="宋体" w:hAnsi="宋体" w:cs="宋体" w:hint="eastAsia"/>
        </w:rPr>
        <w:t>认为当层合板的纤维失效扩展到其边界上时，此层合板彻底失效。本文沿用这种判断方式来判定层合板最终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板这种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r w:rsidRPr="00540B17">
        <w:rPr>
          <w:kern w:val="0"/>
        </w:rPr>
        <w:t>Krajcinovic</w:t>
      </w:r>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r w:rsidRPr="00540B17">
        <w:rPr>
          <w:kern w:val="0"/>
        </w:rPr>
        <w:t>Maimí</w:t>
      </w:r>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r w:rsidRPr="00540B17">
        <w:rPr>
          <w:kern w:val="0"/>
        </w:rPr>
        <w:t>Lapczyk</w:t>
      </w:r>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Rotem</w:t>
      </w:r>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r w:rsidR="00906A33">
        <w:t>ft</w:t>
      </w:r>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r w:rsidR="00807D00">
        <w:t>mt</w:t>
      </w:r>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1B1023"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1B1023"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1B1023"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1B1023"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r w:rsidRPr="00247FB2">
        <w:rPr>
          <w:rFonts w:hint="eastAsia"/>
        </w:rPr>
        <w:t>Camanho</w:t>
      </w:r>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r w:rsidRPr="00247FB2">
        <w:t>Lapczyk</w:t>
      </w:r>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r w:rsidR="009C4D70">
        <w:rPr>
          <w:i/>
        </w:rPr>
        <w:t>ft</w:t>
      </w:r>
      <w:r w:rsidR="009C4D70">
        <w:rPr>
          <w:rFonts w:hint="eastAsia"/>
        </w:rPr>
        <w:t>和</w:t>
      </w:r>
      <w:r w:rsidR="009C4D70">
        <w:rPr>
          <w:i/>
        </w:rPr>
        <w:t>fc</w:t>
      </w:r>
      <w:r w:rsidR="009C4D70" w:rsidRPr="00247FB2">
        <w:rPr>
          <w:rFonts w:hint="eastAsia"/>
        </w:rPr>
        <w:t>分别表示纤维的拉伸和压缩破坏，</w:t>
      </w:r>
      <w:r w:rsidR="009C4D70">
        <w:rPr>
          <w:i/>
        </w:rPr>
        <w:t>mt</w:t>
      </w:r>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1B1023"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1B1023"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r w:rsidRPr="00247FB2">
        <w:rPr>
          <w:rFonts w:hint="eastAsia"/>
        </w:rPr>
        <w:t>Lapczyk</w:t>
      </w:r>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r w:rsidRPr="00247FB2">
        <w:t>Bažant</w:t>
      </w:r>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1B1023"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1B1023"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1B1023"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1B1023"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考虑线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刘魏光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r w:rsidR="001C613F" w:rsidRPr="00247FB2">
        <w:t>Ramberg</w:t>
      </w:r>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1B1023"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板发生初始失效之前，材料中的本构</w:t>
      </w:r>
      <w:r w:rsidRPr="00ED6924">
        <w:rPr>
          <w:rFonts w:hint="eastAsia"/>
        </w:rPr>
        <w:t>模型按照式</w:t>
      </w:r>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的本构模型</w:t>
      </w:r>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CF58B0" w:rsidRDefault="008A273D" w:rsidP="00DF4184">
      <w:pPr>
        <w:ind w:firstLine="420"/>
      </w:pPr>
      <w:r>
        <w:t>我们采用本文中的模型</w:t>
      </w:r>
      <w:r w:rsidR="00CF58B0" w:rsidRPr="00247FB2">
        <w:rPr>
          <w:rFonts w:hint="eastAsia"/>
        </w:rPr>
        <w:t>对</w:t>
      </w:r>
      <w:r>
        <w:rPr>
          <w:rFonts w:hint="eastAsia"/>
        </w:rPr>
        <w:t>单向拉伸载荷下下</w:t>
      </w:r>
      <w:r w:rsidR="00CF58B0" w:rsidRPr="00247FB2">
        <w:t>三种不同铺层</w:t>
      </w:r>
      <w:r w:rsidR="00CF58B0">
        <w:t>以及三种不同孔径</w:t>
      </w:r>
      <w:r w:rsidR="00CF58B0" w:rsidRPr="00247FB2">
        <w:t>的大开孔复合材料层合板进行数值模拟</w:t>
      </w:r>
      <w:r w:rsidR="00CF58B0">
        <w:rPr>
          <w:rFonts w:hint="eastAsia"/>
        </w:rPr>
        <w:t>。</w:t>
      </w:r>
      <w:r w:rsidR="00CF58B0" w:rsidRPr="00247FB2">
        <w:rPr>
          <w:rFonts w:hint="eastAsia"/>
        </w:rPr>
        <w:t>三种铺层的方式分别为</w:t>
      </w:r>
      <w:bookmarkStart w:id="51" w:name="OLE_LINK221"/>
      <w:bookmarkStart w:id="52" w:name="OLE_LINK222"/>
      <w:bookmarkStart w:id="53" w:name="OLE_LINK274"/>
      <w:bookmarkStart w:id="54" w:name="OLE_LINK275"/>
      <w:bookmarkStart w:id="55"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1"/>
      <w:bookmarkEnd w:id="52"/>
      <w:r w:rsidR="00CF58B0" w:rsidRPr="00247FB2">
        <w:t>单向铺层</w:t>
      </w:r>
      <w:r w:rsidR="00CF58B0" w:rsidRPr="00247FB2">
        <w:rPr>
          <w:rFonts w:hint="eastAsia"/>
        </w:rPr>
        <w:t>，</w:t>
      </w:r>
      <w:bookmarkStart w:id="56" w:name="OLE_LINK223"/>
      <w:bookmarkStart w:id="5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6"/>
      <w:bookmarkEnd w:id="57"/>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3"/>
      <w:bookmarkEnd w:id="54"/>
      <w:bookmarkEnd w:id="55"/>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3C0670" w:rsidRPr="005F4F26">
        <w:t>（如图</w:t>
      </w:r>
      <w:r w:rsidR="002A0EAD">
        <w:t>1</w:t>
      </w:r>
      <w:r w:rsidR="008B496A">
        <w:t>所示）</w:t>
      </w:r>
      <w:r w:rsidR="008B496A">
        <w:rPr>
          <w:rFonts w:hint="eastAsia"/>
        </w:rPr>
        <w:t>。</w:t>
      </w:r>
    </w:p>
    <w:p w:rsidR="00DF4184" w:rsidRPr="00732840" w:rsidRDefault="00732840" w:rsidP="0077300B">
      <w:r w:rsidRPr="00732840">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F2413F" w:rsidRDefault="00453D69" w:rsidP="00453D69">
      <w:pPr>
        <w:pStyle w:val="af2"/>
        <w:numPr>
          <w:ilvl w:val="0"/>
          <w:numId w:val="7"/>
        </w:numPr>
        <w:ind w:firstLineChars="0"/>
        <w:jc w:val="center"/>
      </w:pPr>
      <w:r w:rsidRPr="00453D69">
        <w:rPr>
          <w:rFonts w:hint="eastAsia"/>
        </w:rPr>
        <w:t>线性退化模型</w:t>
      </w:r>
    </w:p>
    <w:p w:rsidR="007A6AEB" w:rsidRPr="00732840" w:rsidRDefault="00506A0D" w:rsidP="007A6AEB">
      <w:pPr>
        <w:rPr>
          <w:rFonts w:hint="eastAsia"/>
        </w:rPr>
      </w:pPr>
      <w:r w:rsidRPr="00506A0D">
        <w:drawing>
          <wp:inline distT="0" distB="0" distL="0" distR="0" wp14:anchorId="5BC7E524" wp14:editId="1EAE81E7">
            <wp:extent cx="904875" cy="809653"/>
            <wp:effectExtent l="0" t="0" r="0" b="9525"/>
            <wp:docPr id="41" name="图片 24" descr="C:\Users\dell\Desktop\UMAThashinlinear4\abaqus_result\half_node_load_on_[0]_10\60-0\exponential\m_failure5.png"/>
            <wp:cNvGraphicFramePr/>
            <a:graphic xmlns:a="http://schemas.openxmlformats.org/drawingml/2006/main">
              <a:graphicData uri="http://schemas.openxmlformats.org/drawingml/2006/picture">
                <pic:pic xmlns:pic="http://schemas.openxmlformats.org/drawingml/2006/picture">
                  <pic:nvPicPr>
                    <pic:cNvPr id="25" name="图片 24" descr="C:\Users\dell\Desktop\UMAThashinlinear4\abaqus_result\half_node_load_on_[0]_10\60-0\exponential\m_failure5.pn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8761" cy="813130"/>
                    </a:xfrm>
                    <a:prstGeom prst="rect">
                      <a:avLst/>
                    </a:prstGeom>
                    <a:noFill/>
                    <a:ln>
                      <a:noFill/>
                    </a:ln>
                  </pic:spPr>
                </pic:pic>
              </a:graphicData>
            </a:graphic>
          </wp:inline>
        </w:drawing>
      </w:r>
      <w:r>
        <w:rPr>
          <w:rFonts w:hint="eastAsia"/>
        </w:rPr>
        <w:t xml:space="preserve"> </w:t>
      </w:r>
      <w:r w:rsidRPr="00506A0D">
        <w:drawing>
          <wp:inline distT="0" distB="0" distL="0" distR="0" wp14:anchorId="58264FA6" wp14:editId="50CA886B">
            <wp:extent cx="904875" cy="818128"/>
            <wp:effectExtent l="0" t="0" r="0" b="1270"/>
            <wp:docPr id="42" name="图片 26" descr="C:\Users\dell\Desktop\UMAThashinlinear4\abaqus_result\half_node_load_on_[0]_10\80-0\exponential\m_failure4.png"/>
            <wp:cNvGraphicFramePr/>
            <a:graphic xmlns:a="http://schemas.openxmlformats.org/drawingml/2006/main">
              <a:graphicData uri="http://schemas.openxmlformats.org/drawingml/2006/picture">
                <pic:pic xmlns:pic="http://schemas.openxmlformats.org/drawingml/2006/picture">
                  <pic:nvPicPr>
                    <pic:cNvPr id="27" name="图片 26" descr="C:\Users\dell\Desktop\UMAThashinlinear4\abaqus_result\half_node_load_on_[0]_10\80-0\exponential\m_failure4.pn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6341" cy="819453"/>
                    </a:xfrm>
                    <a:prstGeom prst="rect">
                      <a:avLst/>
                    </a:prstGeom>
                    <a:noFill/>
                    <a:ln>
                      <a:noFill/>
                    </a:ln>
                  </pic:spPr>
                </pic:pic>
              </a:graphicData>
            </a:graphic>
          </wp:inline>
        </w:drawing>
      </w:r>
      <w:r>
        <w:t xml:space="preserve"> </w:t>
      </w:r>
      <w:r w:rsidRPr="00506A0D">
        <w:drawing>
          <wp:inline distT="0" distB="0" distL="0" distR="0" wp14:anchorId="23538739" wp14:editId="56774E47">
            <wp:extent cx="937923" cy="815533"/>
            <wp:effectExtent l="0" t="0" r="0" b="3810"/>
            <wp:docPr id="44" name="图片 28" descr="C:\Users\dell\Desktop\UMAThashinlinear4\abaqus_result\half_node_load_on_[0]_10\100-0\exponential\m_failure4.png"/>
            <wp:cNvGraphicFramePr/>
            <a:graphic xmlns:a="http://schemas.openxmlformats.org/drawingml/2006/main">
              <a:graphicData uri="http://schemas.openxmlformats.org/drawingml/2006/picture">
                <pic:pic xmlns:pic="http://schemas.openxmlformats.org/drawingml/2006/picture">
                  <pic:nvPicPr>
                    <pic:cNvPr id="29" name="图片 28" descr="C:\Users\dell\Desktop\UMAThashinlinear4\abaqus_result\half_node_load_on_[0]_10\100-0\exponential\m_failure4.pn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46520" cy="823008"/>
                    </a:xfrm>
                    <a:prstGeom prst="rect">
                      <a:avLst/>
                    </a:prstGeom>
                    <a:noFill/>
                    <a:ln>
                      <a:noFill/>
                    </a:ln>
                  </pic:spPr>
                </pic:pic>
              </a:graphicData>
            </a:graphic>
          </wp:inline>
        </w:drawing>
      </w:r>
    </w:p>
    <w:p w:rsidR="007A6AEB" w:rsidRDefault="007A6AEB" w:rsidP="007A6AEB">
      <w:pPr>
        <w:ind w:firstLineChars="200" w:firstLine="420"/>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7A6AEB" w:rsidRDefault="007A6AEB" w:rsidP="003A10D7">
      <w:pPr>
        <w:pStyle w:val="af2"/>
        <w:numPr>
          <w:ilvl w:val="0"/>
          <w:numId w:val="7"/>
        </w:numPr>
        <w:ind w:firstLineChars="0"/>
        <w:jc w:val="center"/>
      </w:pPr>
      <w:r>
        <w:rPr>
          <w:rFonts w:hint="eastAsia"/>
        </w:rPr>
        <w:t>指数</w:t>
      </w:r>
      <w:r w:rsidRPr="00453D69">
        <w:rPr>
          <w:rFonts w:hint="eastAsia"/>
        </w:rPr>
        <w:t>退化模型</w:t>
      </w:r>
    </w:p>
    <w:p w:rsidR="001F26F3" w:rsidRDefault="001F26F3" w:rsidP="001F26F3">
      <w:pPr>
        <w:rPr>
          <w:rFonts w:hint="eastAsia"/>
        </w:rPr>
      </w:pPr>
      <w:r w:rsidRPr="001F26F3">
        <w:drawing>
          <wp:inline distT="0" distB="0" distL="0" distR="0" wp14:anchorId="69CB24F6" wp14:editId="3155EF3F">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drawing>
          <wp:inline distT="0" distB="0" distL="0" distR="0" wp14:anchorId="3ED78F5C" wp14:editId="6EA38C98">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drawing>
          <wp:inline distT="0" distB="0" distL="0" distR="0" wp14:anchorId="010A6A54" wp14:editId="079DC208">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1F26F3" w:rsidRDefault="006E1314" w:rsidP="003A10D7">
      <w:pPr>
        <w:pStyle w:val="af2"/>
        <w:numPr>
          <w:ilvl w:val="0"/>
          <w:numId w:val="7"/>
        </w:numPr>
        <w:ind w:firstLineChars="0"/>
        <w:jc w:val="center"/>
        <w:rPr>
          <w:rFonts w:hint="eastAsia"/>
        </w:rPr>
      </w:pPr>
      <w:r>
        <w:rPr>
          <w:rFonts w:hint="eastAsia"/>
        </w:rPr>
        <w:t>试验</w:t>
      </w:r>
      <w:r w:rsidR="00AE65B9">
        <w:rPr>
          <w:rFonts w:hint="eastAsia"/>
        </w:rPr>
        <w:t>结果</w:t>
      </w:r>
    </w:p>
    <w:p w:rsidR="00DF4184" w:rsidRPr="00D95CBE" w:rsidRDefault="00DF4184" w:rsidP="0077300B">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r w:rsidR="00011E7C" w:rsidRPr="00D95CBE">
        <w:rPr>
          <w:sz w:val="18"/>
          <w:vertAlign w:val="subscript"/>
        </w:rPr>
        <w:t>10</w:t>
      </w:r>
      <w:r w:rsidR="00011E7C" w:rsidRPr="00D95CBE">
        <w:rPr>
          <w:sz w:val="18"/>
        </w:rPr>
        <w:t>大开孔</w:t>
      </w:r>
      <w:r w:rsidR="00B300F5" w:rsidRPr="00D95CBE">
        <w:rPr>
          <w:sz w:val="18"/>
        </w:rPr>
        <w:t>层合板损伤演化</w:t>
      </w:r>
    </w:p>
    <w:p w:rsidR="00DF4184" w:rsidRPr="005F4F26" w:rsidRDefault="00DF4184" w:rsidP="00DF4184">
      <w:pPr>
        <w:jc w:val="center"/>
      </w:pPr>
      <w:r w:rsidRPr="005F4F26">
        <w:rPr>
          <w:rFonts w:hint="eastAsia"/>
        </w:rPr>
        <w:lastRenderedPageBreak/>
        <w:t>F</w:t>
      </w:r>
      <w:r w:rsidR="000C3103">
        <w:t>ig.4</w:t>
      </w:r>
      <w:bookmarkStart w:id="58" w:name="_GoBack"/>
      <w:bookmarkEnd w:id="58"/>
      <w:r w:rsidRPr="005F4F26">
        <w:t xml:space="preserve"> Failure </w:t>
      </w:r>
      <w:r w:rsidR="00B9722A">
        <w:t xml:space="preserve">evolution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3C0670" w:rsidRPr="005F4F26" w:rsidRDefault="00102228" w:rsidP="009A29DB">
      <w:pPr>
        <w:jc w:val="center"/>
      </w:pPr>
      <w:r w:rsidRPr="00102228">
        <w:drawing>
          <wp:inline distT="0" distB="0" distL="0" distR="0" wp14:anchorId="24278D3D" wp14:editId="7DB6FA3F">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21"/>
                    <a:stretch>
                      <a:fillRect/>
                    </a:stretch>
                  </pic:blipFill>
                  <pic:spPr>
                    <a:xfrm>
                      <a:off x="0" y="0"/>
                      <a:ext cx="2461481" cy="1530326"/>
                    </a:xfrm>
                    <a:prstGeom prst="rect">
                      <a:avLst/>
                    </a:prstGeom>
                  </pic:spPr>
                </pic:pic>
              </a:graphicData>
            </a:graphic>
          </wp:inline>
        </w:drawing>
      </w:r>
    </w:p>
    <w:p w:rsidR="003C0670" w:rsidRPr="00D95CBE" w:rsidRDefault="003C0670" w:rsidP="003C0670">
      <w:pPr>
        <w:jc w:val="center"/>
        <w:rPr>
          <w:sz w:val="18"/>
          <w:szCs w:val="21"/>
        </w:rPr>
      </w:pPr>
      <w:r w:rsidRPr="00D95CBE">
        <w:rPr>
          <w:sz w:val="18"/>
          <w:szCs w:val="21"/>
        </w:rPr>
        <w:t>图</w:t>
      </w:r>
      <w:r w:rsidR="000C3103">
        <w:rPr>
          <w:sz w:val="18"/>
          <w:szCs w:val="21"/>
        </w:rPr>
        <w:t>3</w:t>
      </w:r>
      <w:r w:rsidRPr="00D95CBE">
        <w:rPr>
          <w:sz w:val="18"/>
          <w:szCs w:val="21"/>
        </w:rPr>
        <w:t xml:space="preserve"> </w:t>
      </w:r>
      <w:r w:rsidRPr="00D95CBE">
        <w:rPr>
          <w:sz w:val="18"/>
          <w:szCs w:val="21"/>
        </w:rPr>
        <w:t>数值模型</w:t>
      </w:r>
    </w:p>
    <w:p w:rsidR="003C0670" w:rsidRDefault="000C3103" w:rsidP="003C0670">
      <w:pPr>
        <w:jc w:val="center"/>
        <w:rPr>
          <w:szCs w:val="21"/>
        </w:rPr>
      </w:pPr>
      <w:r>
        <w:rPr>
          <w:rFonts w:hint="eastAsia"/>
          <w:szCs w:val="21"/>
        </w:rPr>
        <w:t>Fig.3</w:t>
      </w:r>
      <w:r w:rsidR="003C0670" w:rsidRPr="005F4F26">
        <w:rPr>
          <w:szCs w:val="21"/>
        </w:rPr>
        <w:t xml:space="preserve"> Simulation model</w:t>
      </w:r>
    </w:p>
    <w:p w:rsidR="0096486D" w:rsidRDefault="0096486D" w:rsidP="003C0670">
      <w:pPr>
        <w:jc w:val="center"/>
        <w:rPr>
          <w:szCs w:val="21"/>
        </w:rPr>
      </w:pPr>
    </w:p>
    <w:p w:rsidR="001F56CA" w:rsidRDefault="00C827B0" w:rsidP="003D4A21">
      <w:pPr>
        <w:jc w:val="center"/>
        <w:rPr>
          <w:szCs w:val="21"/>
        </w:rPr>
      </w:pPr>
      <w:r w:rsidRPr="001F56CA">
        <w:rPr>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rFonts w:hint="eastAsia"/>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rFonts w:hint="eastAsia"/>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rFonts w:hint="eastAsia"/>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9" w:name="_Ref510444358"/>
      <w:r w:rsidRPr="0074437B">
        <w:rPr>
          <w:sz w:val="18"/>
          <w:szCs w:val="21"/>
        </w:rPr>
        <w:t xml:space="preserve"> </w:t>
      </w:r>
      <w:r w:rsidR="001F56CA" w:rsidRPr="0074437B">
        <w:rPr>
          <w:rFonts w:hint="eastAsia"/>
          <w:bCs/>
          <w:sz w:val="18"/>
          <w:szCs w:val="21"/>
        </w:rPr>
        <w:t>使用线性退化模型的</w:t>
      </w:r>
      <w:r w:rsidR="001F56CA" w:rsidRPr="0074437B">
        <w:rPr>
          <w:bCs/>
          <w:sz w:val="18"/>
          <w:szCs w:val="21"/>
        </w:rPr>
        <w:t>60mm</w:t>
      </w:r>
      <w:r w:rsidR="001F56CA" w:rsidRPr="0074437B">
        <w:rPr>
          <w:bCs/>
          <w:sz w:val="18"/>
          <w:szCs w:val="21"/>
        </w:rPr>
        <w:t>孔径正交铺层失效演化</w:t>
      </w:r>
      <w:bookmarkEnd w:id="59"/>
    </w:p>
    <w:p w:rsidR="00660F01" w:rsidRDefault="00660F01" w:rsidP="0096486D">
      <w:pPr>
        <w:jc w:val="center"/>
        <w:rPr>
          <w:bCs/>
          <w:sz w:val="18"/>
          <w:szCs w:val="21"/>
        </w:rPr>
      </w:pPr>
    </w:p>
    <w:p w:rsidR="00660F01" w:rsidRDefault="00660F01" w:rsidP="0096486D">
      <w:pPr>
        <w:jc w:val="center"/>
        <w:rPr>
          <w:bCs/>
          <w:sz w:val="18"/>
          <w:szCs w:val="21"/>
        </w:rPr>
      </w:pPr>
    </w:p>
    <w:p w:rsidR="00660F01" w:rsidRPr="0074437B" w:rsidRDefault="00660F01" w:rsidP="0096486D">
      <w:pPr>
        <w:jc w:val="center"/>
        <w:rPr>
          <w:rFonts w:hint="eastAsia"/>
          <w:sz w:val="18"/>
          <w:szCs w:val="21"/>
        </w:rPr>
      </w:pPr>
    </w:p>
    <w:p w:rsidR="00837502" w:rsidRDefault="00837502" w:rsidP="003C0670">
      <w:pPr>
        <w:jc w:val="center"/>
        <w:rPr>
          <w:szCs w:val="21"/>
        </w:rPr>
      </w:pPr>
    </w:p>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434CE0"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732840" w:rsidRDefault="00732840" w:rsidP="00732840">
      <w:pPr>
        <w:ind w:firstLine="420"/>
      </w:pPr>
      <w:r w:rsidRPr="005F4F26">
        <w:t>在数值计算模型中，</w:t>
      </w:r>
      <w:r w:rsidRPr="005F4F26">
        <w:rPr>
          <w:rFonts w:hint="eastAsia"/>
        </w:rPr>
        <w:t>单向拉伸</w:t>
      </w:r>
      <w:r w:rsidRPr="005F4F26">
        <w:t>载荷施加方式和加载端边界的离面位移约束条件可见图</w:t>
      </w:r>
      <w:r w:rsidRPr="005F4F26">
        <w:t>1b</w:t>
      </w:r>
      <w:r w:rsidRPr="005F4F26">
        <w:t>所示。我们采用</w:t>
      </w:r>
      <w:r w:rsidRPr="005F4F26">
        <w:t>S4R</w:t>
      </w:r>
      <w:r w:rsidRPr="005F4F26">
        <w:t>单元进行网格划分，圆孔周边网格单元尺寸为</w:t>
      </w:r>
      <w:r w:rsidRPr="005F4F26">
        <w:t>0.5mm</w:t>
      </w:r>
      <w:r w:rsidRPr="005F4F26">
        <w:t>，远离孔边区域的单元尺寸为</w:t>
      </w:r>
      <w:r w:rsidRPr="005F4F26">
        <w:t>1.2mm</w:t>
      </w:r>
      <w:r w:rsidRPr="005F4F26">
        <w:t>。</w:t>
      </w:r>
    </w:p>
    <w:p w:rsidR="00732840" w:rsidRPr="005F4F26" w:rsidRDefault="00732840" w:rsidP="00732840">
      <w:pPr>
        <w:jc w:val="center"/>
      </w:pPr>
      <w:r>
        <w:rPr>
          <w:noProof/>
        </w:rPr>
        <w:drawing>
          <wp:inline distT="0" distB="0" distL="0" distR="0" wp14:anchorId="783B7902" wp14:editId="1C9E2B9A">
            <wp:extent cx="923925" cy="676275"/>
            <wp:effectExtent l="0" t="0" r="0" b="0"/>
            <wp:docPr id="11" name="图片 11"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开口60m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a:ln>
                      <a:noFill/>
                    </a:ln>
                  </pic:spPr>
                </pic:pic>
              </a:graphicData>
            </a:graphic>
          </wp:inline>
        </w:drawing>
      </w:r>
      <w:r w:rsidRPr="005F4F26">
        <w:t xml:space="preserve"> </w:t>
      </w:r>
      <w:r>
        <w:rPr>
          <w:noProof/>
        </w:rPr>
        <w:drawing>
          <wp:inline distT="0" distB="0" distL="0" distR="0" wp14:anchorId="7AFB7FBE" wp14:editId="1D60A332">
            <wp:extent cx="904875" cy="676275"/>
            <wp:effectExtent l="0" t="0" r="0" b="0"/>
            <wp:docPr id="12" name="图片 12"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开口80m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4875" cy="676275"/>
                    </a:xfrm>
                    <a:prstGeom prst="rect">
                      <a:avLst/>
                    </a:prstGeom>
                    <a:noFill/>
                    <a:ln>
                      <a:noFill/>
                    </a:ln>
                  </pic:spPr>
                </pic:pic>
              </a:graphicData>
            </a:graphic>
          </wp:inline>
        </w:drawing>
      </w:r>
      <w:r w:rsidRPr="005F4F26">
        <w:t xml:space="preserve"> </w:t>
      </w:r>
      <w:r>
        <w:rPr>
          <w:noProof/>
        </w:rPr>
        <w:drawing>
          <wp:inline distT="0" distB="0" distL="0" distR="0" wp14:anchorId="1F6182B8" wp14:editId="7AE0803E">
            <wp:extent cx="923925" cy="685800"/>
            <wp:effectExtent l="0" t="0" r="0" b="0"/>
            <wp:docPr id="13" name="图片 13"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开口100m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23925" cy="685800"/>
                    </a:xfrm>
                    <a:prstGeom prst="rect">
                      <a:avLst/>
                    </a:prstGeom>
                    <a:noFill/>
                    <a:ln>
                      <a:noFill/>
                    </a:ln>
                  </pic:spPr>
                </pic:pic>
              </a:graphicData>
            </a:graphic>
          </wp:inline>
        </w:drawing>
      </w:r>
    </w:p>
    <w:p w:rsidR="00732840" w:rsidRPr="005F4F26" w:rsidRDefault="00732840" w:rsidP="00732840">
      <w:pPr>
        <w:jc w:val="center"/>
      </w:pPr>
      <w:r w:rsidRPr="005F4F26">
        <w:rPr>
          <w:rFonts w:hint="eastAsia"/>
        </w:rPr>
        <w:t>（</w:t>
      </w:r>
      <w:r w:rsidRPr="005F4F26">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732840" w:rsidRPr="005F4F26" w:rsidRDefault="00732840" w:rsidP="00732840">
      <w:pPr>
        <w:jc w:val="center"/>
      </w:pPr>
      <w:r w:rsidRPr="005F4F26">
        <w:t>图</w:t>
      </w:r>
      <w:r w:rsidRPr="005F4F26">
        <w:t xml:space="preserve">2 </w:t>
      </w:r>
      <w:r w:rsidRPr="005F4F26">
        <w:rPr>
          <w:rFonts w:hint="eastAsia"/>
        </w:rPr>
        <w:t>各</w:t>
      </w:r>
      <w:r w:rsidRPr="005F4F26">
        <w:t>开口层合板的载荷</w:t>
      </w:r>
      <w:r w:rsidRPr="005F4F26">
        <w:t>-</w:t>
      </w:r>
      <w:r w:rsidRPr="005F4F26">
        <w:t>位移曲线</w:t>
      </w:r>
    </w:p>
    <w:p w:rsidR="00732840" w:rsidRPr="005F4F26" w:rsidRDefault="00732840" w:rsidP="00732840">
      <w:pPr>
        <w:jc w:val="center"/>
      </w:pPr>
      <w:r w:rsidRPr="005F4F26">
        <w:rPr>
          <w:rFonts w:hint="eastAsia"/>
        </w:rPr>
        <w:t xml:space="preserve">Fig.2 </w:t>
      </w:r>
      <w:r w:rsidRPr="005F4F26">
        <w:t>Load-Displacement curve of specimens</w:t>
      </w:r>
    </w:p>
    <w:p w:rsidR="00732840" w:rsidRPr="005F4F26" w:rsidRDefault="00732840" w:rsidP="00732840">
      <w:pPr>
        <w:jc w:val="center"/>
        <w:rPr>
          <w:i/>
          <w:vertAlign w:val="subscript"/>
        </w:rPr>
      </w:pPr>
      <w:r w:rsidRPr="005F4F26">
        <w:t>表</w:t>
      </w:r>
      <w:r w:rsidRPr="005F4F26">
        <w:t>3</w:t>
      </w:r>
      <w:r w:rsidRPr="005F4F26">
        <w:t>极限</w:t>
      </w:r>
      <w:r w:rsidRPr="005F4F26">
        <w:rPr>
          <w:rFonts w:hint="eastAsia"/>
        </w:rPr>
        <w:t>载荷</w:t>
      </w:r>
      <w:r w:rsidRPr="005F4F26">
        <w:rPr>
          <w:i/>
        </w:rPr>
        <w:t>F</w:t>
      </w:r>
      <w:r w:rsidRPr="005F4F26">
        <w:rPr>
          <w:i/>
          <w:vertAlign w:val="subscript"/>
        </w:rPr>
        <w:t>m</w:t>
      </w:r>
      <w:r w:rsidRPr="005F4F26">
        <w:t>计算结果</w:t>
      </w:r>
    </w:p>
    <w:p w:rsidR="00732840" w:rsidRPr="005F4F26" w:rsidRDefault="00732840" w:rsidP="00732840">
      <w:pPr>
        <w:jc w:val="center"/>
      </w:pPr>
      <w:r w:rsidRPr="005F4F26">
        <w:t xml:space="preserve">Table 3 Numerical ultimate load </w:t>
      </w:r>
      <w:r w:rsidRPr="005F4F26">
        <w:rPr>
          <w:i/>
        </w:rPr>
        <w:t>F</w:t>
      </w:r>
      <w:r w:rsidRPr="005F4F26">
        <w:rPr>
          <w:i/>
          <w:vertAlign w:val="subscript"/>
        </w:rPr>
        <w:t>m</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732840" w:rsidRPr="005F4F26" w:rsidTr="001B1023">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732840" w:rsidRPr="005F4F26" w:rsidRDefault="00732840" w:rsidP="001B1023">
            <w:pPr>
              <w:jc w:val="right"/>
              <w:rPr>
                <w:sz w:val="20"/>
                <w:szCs w:val="21"/>
              </w:rPr>
            </w:pPr>
            <w:r w:rsidRPr="005F4F26">
              <w:rPr>
                <w:sz w:val="18"/>
              </w:rPr>
              <w:t>Ultimate load</w:t>
            </w:r>
            <w:r w:rsidRPr="005F4F26">
              <w:rPr>
                <w:sz w:val="20"/>
                <w:szCs w:val="21"/>
              </w:rPr>
              <w:t>（</w:t>
            </w:r>
            <w:r w:rsidRPr="005F4F26">
              <w:rPr>
                <w:sz w:val="20"/>
                <w:szCs w:val="21"/>
              </w:rPr>
              <w:t>kN</w:t>
            </w:r>
            <w:r w:rsidRPr="005F4F26">
              <w:rPr>
                <w:sz w:val="20"/>
                <w:szCs w:val="21"/>
              </w:rPr>
              <w:t>）</w:t>
            </w:r>
          </w:p>
          <w:p w:rsidR="00732840" w:rsidRPr="005F4F26" w:rsidRDefault="00732840" w:rsidP="001B1023">
            <w:pPr>
              <w:ind w:firstLineChars="100" w:firstLine="200"/>
              <w:rPr>
                <w:sz w:val="20"/>
                <w:szCs w:val="21"/>
              </w:rPr>
            </w:pPr>
            <w:r w:rsidRPr="005F4F26">
              <w:rPr>
                <w:rFonts w:hint="eastAsia"/>
                <w:sz w:val="20"/>
                <w:szCs w:val="21"/>
              </w:rPr>
              <w:t>L</w:t>
            </w:r>
            <w:r w:rsidRPr="005F4F26">
              <w:rPr>
                <w:sz w:val="20"/>
                <w:szCs w:val="21"/>
              </w:rPr>
              <w:t>ayer</w:t>
            </w:r>
          </w:p>
        </w:tc>
        <w:tc>
          <w:tcPr>
            <w:tcW w:w="3750" w:type="pct"/>
            <w:gridSpan w:val="3"/>
            <w:tcBorders>
              <w:left w:val="single" w:sz="4" w:space="0" w:color="auto"/>
            </w:tcBorders>
            <w:shd w:val="clear" w:color="auto" w:fill="auto"/>
            <w:vAlign w:val="center"/>
          </w:tcPr>
          <w:p w:rsidR="00732840" w:rsidRPr="005F4F26" w:rsidRDefault="00732840" w:rsidP="001B1023">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732840" w:rsidRPr="005F4F26" w:rsidTr="001B1023">
        <w:trPr>
          <w:trHeight w:val="550"/>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732840" w:rsidRPr="005F4F26" w:rsidRDefault="00732840" w:rsidP="001B1023">
            <w:pPr>
              <w:jc w:val="center"/>
              <w:rPr>
                <w:sz w:val="20"/>
                <w:szCs w:val="21"/>
              </w:rPr>
            </w:pPr>
          </w:p>
        </w:tc>
        <w:tc>
          <w:tcPr>
            <w:tcW w:w="1250" w:type="pct"/>
            <w:tcBorders>
              <w:left w:val="single" w:sz="4" w:space="0" w:color="auto"/>
              <w:bottom w:val="single" w:sz="4" w:space="0" w:color="auto"/>
            </w:tcBorders>
            <w:shd w:val="clear" w:color="auto" w:fill="auto"/>
            <w:vAlign w:val="center"/>
          </w:tcPr>
          <w:p w:rsidR="00732840" w:rsidRPr="005F4F26" w:rsidRDefault="00732840" w:rsidP="001B1023">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732840" w:rsidRPr="005F4F26" w:rsidRDefault="00732840" w:rsidP="001B1023">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732840" w:rsidRPr="005F4F26" w:rsidRDefault="00732840" w:rsidP="001B1023">
            <w:pPr>
              <w:jc w:val="center"/>
              <w:rPr>
                <w:sz w:val="20"/>
                <w:szCs w:val="21"/>
              </w:rPr>
            </w:pPr>
            <w:r w:rsidRPr="005F4F26">
              <w:rPr>
                <w:sz w:val="20"/>
                <w:szCs w:val="21"/>
              </w:rPr>
              <w:t>100mm</w:t>
            </w:r>
          </w:p>
        </w:tc>
      </w:tr>
      <w:tr w:rsidR="00732840" w:rsidRPr="005F4F26" w:rsidTr="001B1023">
        <w:trPr>
          <w:trHeight w:val="20"/>
          <w:jc w:val="center"/>
        </w:trPr>
        <w:tc>
          <w:tcPr>
            <w:tcW w:w="1200" w:type="pct"/>
            <w:tcBorders>
              <w:top w:val="single" w:sz="4" w:space="0" w:color="auto"/>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97.69</w:t>
            </w:r>
          </w:p>
        </w:tc>
        <w:tc>
          <w:tcPr>
            <w:tcW w:w="1250" w:type="pct"/>
            <w:tcBorders>
              <w:top w:val="single" w:sz="4" w:space="0" w:color="auto"/>
              <w:left w:val="nil"/>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76.11</w:t>
            </w:r>
          </w:p>
        </w:tc>
        <w:tc>
          <w:tcPr>
            <w:tcW w:w="1250" w:type="pct"/>
            <w:tcBorders>
              <w:top w:val="single" w:sz="4" w:space="0" w:color="auto"/>
              <w:left w:val="nil"/>
              <w:bottom w:val="single" w:sz="4" w:space="0" w:color="auto"/>
            </w:tcBorders>
            <w:shd w:val="clear" w:color="auto" w:fill="auto"/>
            <w:vAlign w:val="center"/>
          </w:tcPr>
          <w:p w:rsidR="00732840" w:rsidRPr="005F4F26" w:rsidRDefault="00732840" w:rsidP="001B1023">
            <w:pPr>
              <w:jc w:val="center"/>
              <w:rPr>
                <w:sz w:val="20"/>
                <w:szCs w:val="21"/>
              </w:rPr>
            </w:pPr>
            <w:r w:rsidRPr="005F4F26">
              <w:rPr>
                <w:sz w:val="20"/>
                <w:szCs w:val="21"/>
              </w:rPr>
              <w:t>52.82</w:t>
            </w:r>
          </w:p>
        </w:tc>
      </w:tr>
      <w:tr w:rsidR="00732840" w:rsidRPr="005F4F26" w:rsidTr="001B1023">
        <w:trPr>
          <w:trHeight w:val="20"/>
          <w:jc w:val="center"/>
        </w:trPr>
        <w:tc>
          <w:tcPr>
            <w:tcW w:w="1200" w:type="pct"/>
            <w:tcBorders>
              <w:top w:val="single" w:sz="4" w:space="0" w:color="auto"/>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56.91</w:t>
            </w:r>
          </w:p>
        </w:tc>
        <w:tc>
          <w:tcPr>
            <w:tcW w:w="1250" w:type="pct"/>
            <w:tcBorders>
              <w:top w:val="single" w:sz="4" w:space="0" w:color="auto"/>
              <w:left w:val="nil"/>
              <w:bottom w:val="single" w:sz="4"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45.89</w:t>
            </w:r>
          </w:p>
        </w:tc>
        <w:tc>
          <w:tcPr>
            <w:tcW w:w="1250" w:type="pct"/>
            <w:tcBorders>
              <w:top w:val="single" w:sz="4" w:space="0" w:color="auto"/>
              <w:left w:val="nil"/>
              <w:bottom w:val="single" w:sz="4" w:space="0" w:color="auto"/>
            </w:tcBorders>
            <w:shd w:val="clear" w:color="auto" w:fill="auto"/>
            <w:vAlign w:val="center"/>
          </w:tcPr>
          <w:p w:rsidR="00732840" w:rsidRPr="005F4F26" w:rsidRDefault="00732840" w:rsidP="001B1023">
            <w:pPr>
              <w:jc w:val="center"/>
              <w:rPr>
                <w:sz w:val="20"/>
                <w:szCs w:val="21"/>
              </w:rPr>
            </w:pPr>
            <w:r w:rsidRPr="005F4F26">
              <w:rPr>
                <w:sz w:val="20"/>
                <w:szCs w:val="21"/>
              </w:rPr>
              <w:t>32.99</w:t>
            </w:r>
          </w:p>
        </w:tc>
      </w:tr>
      <w:tr w:rsidR="00732840" w:rsidRPr="005F4F26" w:rsidTr="001B1023">
        <w:trPr>
          <w:trHeight w:val="20"/>
          <w:jc w:val="center"/>
        </w:trPr>
        <w:tc>
          <w:tcPr>
            <w:tcW w:w="1200" w:type="pct"/>
            <w:tcBorders>
              <w:top w:val="single" w:sz="4" w:space="0" w:color="auto"/>
              <w:bottom w:val="single" w:sz="12"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w:t>
            </w:r>
            <w:r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22.46</w:t>
            </w:r>
          </w:p>
        </w:tc>
        <w:tc>
          <w:tcPr>
            <w:tcW w:w="1250" w:type="pct"/>
            <w:tcBorders>
              <w:top w:val="single" w:sz="4" w:space="0" w:color="auto"/>
              <w:left w:val="nil"/>
              <w:bottom w:val="single" w:sz="12" w:space="0" w:color="auto"/>
              <w:right w:val="nil"/>
            </w:tcBorders>
            <w:shd w:val="clear" w:color="auto" w:fill="auto"/>
            <w:vAlign w:val="center"/>
          </w:tcPr>
          <w:p w:rsidR="00732840" w:rsidRPr="005F4F26" w:rsidRDefault="00732840" w:rsidP="001B1023">
            <w:pPr>
              <w:jc w:val="center"/>
              <w:rPr>
                <w:sz w:val="20"/>
                <w:szCs w:val="21"/>
              </w:rPr>
            </w:pPr>
            <w:r w:rsidRPr="005F4F26">
              <w:rPr>
                <w:sz w:val="20"/>
                <w:szCs w:val="21"/>
              </w:rPr>
              <w:t>17.89</w:t>
            </w:r>
          </w:p>
        </w:tc>
        <w:tc>
          <w:tcPr>
            <w:tcW w:w="1250" w:type="pct"/>
            <w:tcBorders>
              <w:top w:val="single" w:sz="4" w:space="0" w:color="auto"/>
              <w:left w:val="nil"/>
              <w:bottom w:val="single" w:sz="12" w:space="0" w:color="auto"/>
            </w:tcBorders>
            <w:shd w:val="clear" w:color="auto" w:fill="auto"/>
            <w:vAlign w:val="center"/>
          </w:tcPr>
          <w:p w:rsidR="00732840" w:rsidRPr="005F4F26" w:rsidRDefault="00732840" w:rsidP="001B1023">
            <w:pPr>
              <w:jc w:val="center"/>
              <w:rPr>
                <w:sz w:val="20"/>
                <w:szCs w:val="21"/>
              </w:rPr>
            </w:pPr>
            <w:r w:rsidRPr="005F4F26">
              <w:rPr>
                <w:sz w:val="20"/>
                <w:szCs w:val="21"/>
              </w:rPr>
              <w:t>13.42</w:t>
            </w:r>
          </w:p>
        </w:tc>
      </w:tr>
    </w:tbl>
    <w:p w:rsidR="00732840" w:rsidRPr="005F4F26" w:rsidRDefault="00732840" w:rsidP="00732840">
      <w:pPr>
        <w:ind w:firstLine="420"/>
      </w:pPr>
      <w:r w:rsidRPr="005F4F26">
        <w:t>从图</w:t>
      </w:r>
      <w:r w:rsidRPr="005F4F26">
        <w:t>2</w:t>
      </w:r>
      <w:r w:rsidRPr="005F4F26">
        <w:t>载荷</w:t>
      </w:r>
      <w:r w:rsidRPr="005F4F26">
        <w:t>-</w:t>
      </w:r>
      <w:r w:rsidRPr="005F4F26">
        <w:t>位移曲线来看，</w:t>
      </w:r>
      <w:r w:rsidRPr="005F4F26">
        <w:rPr>
          <w:rFonts w:hint="eastAsia"/>
        </w:rPr>
        <w:t>大</w:t>
      </w:r>
      <w:r w:rsidRPr="005F4F26">
        <w:t>开口层合板基本呈现脆性断裂破坏模式。基于表</w:t>
      </w:r>
      <w:r w:rsidRPr="005F4F26">
        <w:t>3</w:t>
      </w:r>
      <w:r w:rsidRPr="005F4F26">
        <w:t>所示的各开口层合板极限</w:t>
      </w:r>
      <w:r w:rsidRPr="005F4F26">
        <w:rPr>
          <w:rFonts w:hint="eastAsia"/>
        </w:rPr>
        <w:t>载荷的</w:t>
      </w:r>
      <w:r w:rsidRPr="005F4F26">
        <w:t>计算结果，</w:t>
      </w:r>
      <w:r w:rsidRPr="005F4F26">
        <w:rPr>
          <w:rFonts w:hint="eastAsia"/>
        </w:rPr>
        <w:t>我们可以发现，</w:t>
      </w:r>
      <w:r w:rsidRPr="005F4F26">
        <w:t>同种开口孔径下，</w:t>
      </w:r>
      <w:r w:rsidRPr="005F4F26">
        <w:t>[0]</w:t>
      </w:r>
      <w:r w:rsidRPr="005F4F26">
        <w:rPr>
          <w:vertAlign w:val="subscript"/>
        </w:rPr>
        <w:t>10</w:t>
      </w:r>
      <w:r w:rsidRPr="005F4F26">
        <w:t>铺层的开口层合板的极限</w:t>
      </w:r>
      <w:r w:rsidRPr="005F4F26">
        <w:rPr>
          <w:rFonts w:hint="eastAsia"/>
        </w:rPr>
        <w:t>载荷</w:t>
      </w:r>
      <w:r w:rsidRPr="005F4F26">
        <w:t>最高，</w:t>
      </w:r>
      <w:r w:rsidRPr="005F4F26">
        <w:t>[±45]</w:t>
      </w:r>
      <w:r w:rsidRPr="005F4F26">
        <w:rPr>
          <w:vertAlign w:val="subscript"/>
        </w:rPr>
        <w:t>5</w:t>
      </w:r>
      <w:r w:rsidRPr="005F4F26">
        <w:t>铺层的开口层合板的极限</w:t>
      </w:r>
      <w:r w:rsidRPr="005F4F26">
        <w:rPr>
          <w:rFonts w:hint="eastAsia"/>
        </w:rPr>
        <w:t>载荷</w:t>
      </w:r>
      <w:r w:rsidRPr="005F4F26">
        <w:t>最低。</w:t>
      </w:r>
      <w:r w:rsidRPr="005F4F26">
        <w:rPr>
          <w:rFonts w:hint="eastAsia"/>
        </w:rPr>
        <w:t>相同铺层开口层合板的极限载荷值，都随开口尺寸的增大而降低。</w:t>
      </w:r>
    </w:p>
    <w:p w:rsidR="00732840" w:rsidRDefault="00732840" w:rsidP="00732840">
      <w:pPr>
        <w:ind w:firstLine="420"/>
      </w:pPr>
      <w:r w:rsidRPr="005F4F26">
        <w:t>图</w:t>
      </w:r>
      <w:r w:rsidRPr="005F4F26">
        <w:t>3</w:t>
      </w:r>
      <w:r w:rsidRPr="005F4F26">
        <w:t>为</w:t>
      </w:r>
      <w:r w:rsidRPr="005F4F26">
        <w:rPr>
          <w:rFonts w:hint="eastAsia"/>
        </w:rPr>
        <w:t>数值计算得到的开口直径都为</w:t>
      </w:r>
      <w:r w:rsidRPr="005F4F26">
        <w:rPr>
          <w:rFonts w:hint="eastAsia"/>
        </w:rPr>
        <w:t>80mm</w:t>
      </w:r>
      <w:r w:rsidRPr="005F4F26">
        <w:rPr>
          <w:rFonts w:hint="eastAsia"/>
        </w:rPr>
        <w:t>的</w:t>
      </w:r>
      <w:r w:rsidRPr="005F4F26">
        <w:t>各</w:t>
      </w:r>
      <w:r w:rsidRPr="005F4F26">
        <w:rPr>
          <w:rFonts w:hint="eastAsia"/>
        </w:rPr>
        <w:t>铺层开口</w:t>
      </w:r>
      <w:r w:rsidRPr="005F4F26">
        <w:t>层合板</w:t>
      </w:r>
      <w:r w:rsidRPr="005F4F26">
        <w:rPr>
          <w:rFonts w:hint="eastAsia"/>
        </w:rPr>
        <w:t>的</w:t>
      </w:r>
      <w:r w:rsidRPr="005F4F26">
        <w:t>渐进失效模式。从图</w:t>
      </w:r>
      <w:r w:rsidRPr="005F4F26">
        <w:t>3</w:t>
      </w:r>
      <w:r w:rsidRPr="005F4F26">
        <w:t>的失效模式来看，</w:t>
      </w:r>
      <w:r w:rsidRPr="005F4F26">
        <w:t>[0]</w:t>
      </w:r>
      <w:r w:rsidRPr="005F4F26">
        <w:rPr>
          <w:vertAlign w:val="subscript"/>
        </w:rPr>
        <w:t>10</w:t>
      </w:r>
      <w:r w:rsidRPr="005F4F26">
        <w:t>铺层板主要发生纤维失效，破坏起始点偏离应力集中位置，并沿着与拉伸方向成小角度的方向进行裂纹扩展。</w:t>
      </w:r>
      <w:r w:rsidRPr="005F4F26">
        <w:t>[0/90]</w:t>
      </w:r>
      <w:r w:rsidRPr="005F4F26">
        <w:rPr>
          <w:vertAlign w:val="subscript"/>
        </w:rPr>
        <w:t>10</w:t>
      </w:r>
      <w:r w:rsidRPr="005F4F26">
        <w:t>铺层的开口层合板的</w:t>
      </w:r>
      <w:r w:rsidRPr="005F4F26">
        <w:t>0°</w:t>
      </w:r>
      <w:r w:rsidRPr="005F4F26">
        <w:t>层纤维失效与</w:t>
      </w:r>
      <w:r w:rsidRPr="005F4F26">
        <w:t>[0]</w:t>
      </w:r>
      <w:r w:rsidRPr="005F4F26">
        <w:rPr>
          <w:vertAlign w:val="subscript"/>
        </w:rPr>
        <w:t>10</w:t>
      </w:r>
      <w:r w:rsidRPr="005F4F26">
        <w:t>铺层开口板的失效模式类似，但</w:t>
      </w:r>
      <w:r w:rsidRPr="005F4F26">
        <w:t>90°</w:t>
      </w:r>
      <w:r w:rsidRPr="005F4F26">
        <w:t>层会发生大面积的基体失效。</w:t>
      </w:r>
      <w:r w:rsidRPr="005F4F26">
        <w:t>[±45]</w:t>
      </w:r>
      <w:r w:rsidRPr="005F4F26">
        <w:rPr>
          <w:vertAlign w:val="subscript"/>
        </w:rPr>
        <w:t>5</w:t>
      </w:r>
      <w:r w:rsidRPr="005F4F26">
        <w:t>开口层合板则</w:t>
      </w:r>
      <w:r w:rsidRPr="005F4F26">
        <w:rPr>
          <w:rFonts w:hint="eastAsia"/>
        </w:rPr>
        <w:t>从应力集中点开始，</w:t>
      </w:r>
      <w:r w:rsidRPr="005F4F26">
        <w:t>沿着</w:t>
      </w:r>
      <w:r w:rsidRPr="005F4F26">
        <w:t>±45°</w:t>
      </w:r>
      <w:r w:rsidRPr="005F4F26">
        <w:t>方向发生交替性的基体失效和纤维失效。此外</w:t>
      </w:r>
      <w:r w:rsidRPr="005F4F26">
        <w:rPr>
          <w:rFonts w:hint="eastAsia"/>
        </w:rPr>
        <w:t>，不同开口尺寸的相同铺层层合板，具有相同损伤模式，只是极限载荷值不同。</w:t>
      </w:r>
    </w:p>
    <w:p w:rsidR="00732840" w:rsidRPr="005F4F26" w:rsidRDefault="00732840" w:rsidP="00126CF0">
      <w:pPr>
        <w:ind w:firstLine="420"/>
        <w:rPr>
          <w:rFonts w:hint="eastAsia"/>
        </w:rPr>
      </w:pPr>
    </w:p>
    <w:p w:rsidR="00D92F9A" w:rsidRPr="005F4F26" w:rsidRDefault="00B260F4" w:rsidP="00D92F9A">
      <w:pPr>
        <w:jc w:val="center"/>
      </w:pPr>
      <w:r>
        <w:rPr>
          <w:noProof/>
        </w:rPr>
        <w:drawing>
          <wp:inline distT="0" distB="0" distL="0" distR="0">
            <wp:extent cx="914400" cy="723900"/>
            <wp:effectExtent l="0" t="0" r="0" b="0"/>
            <wp:docPr id="18" name="图片 18"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开口60m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723900"/>
                    </a:xfrm>
                    <a:prstGeom prst="rect">
                      <a:avLst/>
                    </a:prstGeom>
                    <a:noFill/>
                    <a:ln>
                      <a:noFill/>
                    </a:ln>
                  </pic:spPr>
                </pic:pic>
              </a:graphicData>
            </a:graphic>
          </wp:inline>
        </w:drawing>
      </w:r>
      <w:r w:rsidR="00D92F9A" w:rsidRPr="005F4F26">
        <w:t xml:space="preserve"> </w:t>
      </w:r>
      <w:r>
        <w:rPr>
          <w:noProof/>
        </w:rPr>
        <w:drawing>
          <wp:inline distT="0" distB="0" distL="0" distR="0">
            <wp:extent cx="904875" cy="704850"/>
            <wp:effectExtent l="0" t="0" r="0" b="0"/>
            <wp:docPr id="19" name="图片 19"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开口80m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04875" cy="704850"/>
                    </a:xfrm>
                    <a:prstGeom prst="rect">
                      <a:avLst/>
                    </a:prstGeom>
                    <a:noFill/>
                    <a:ln>
                      <a:noFill/>
                    </a:ln>
                  </pic:spPr>
                </pic:pic>
              </a:graphicData>
            </a:graphic>
          </wp:inline>
        </w:drawing>
      </w:r>
      <w:r>
        <w:rPr>
          <w:noProof/>
        </w:rPr>
        <w:drawing>
          <wp:inline distT="0" distB="0" distL="0" distR="0">
            <wp:extent cx="1028700" cy="695325"/>
            <wp:effectExtent l="0" t="0" r="0" b="0"/>
            <wp:docPr id="20" name="图片 20"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开口100mm"/>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28700" cy="695325"/>
                    </a:xfrm>
                    <a:prstGeom prst="rect">
                      <a:avLst/>
                    </a:prstGeom>
                    <a:noFill/>
                    <a:ln>
                      <a:noFill/>
                    </a:ln>
                  </pic:spPr>
                </pic:pic>
              </a:graphicData>
            </a:graphic>
          </wp:inline>
        </w:drawing>
      </w:r>
    </w:p>
    <w:p w:rsidR="00D92F9A" w:rsidRPr="005F4F26" w:rsidRDefault="00D92F9A" w:rsidP="00D92F9A">
      <w:pPr>
        <w:jc w:val="center"/>
      </w:pPr>
      <w:r w:rsidRPr="005F4F26">
        <w:rPr>
          <w:rFonts w:hint="eastAsia"/>
        </w:rPr>
        <w:t>（</w:t>
      </w:r>
      <w:r w:rsidRPr="005F4F26">
        <w:rPr>
          <w:rFonts w:hint="eastAsia"/>
        </w:rPr>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92F9A" w:rsidRPr="005F4F26" w:rsidRDefault="00D92F9A" w:rsidP="00D92F9A">
      <w:pPr>
        <w:jc w:val="center"/>
      </w:pPr>
      <w:r w:rsidRPr="005F4F26">
        <w:t>图</w:t>
      </w:r>
      <w:r w:rsidRPr="005F4F26">
        <w:t xml:space="preserve">5 </w:t>
      </w:r>
      <w:r w:rsidRPr="005F4F26">
        <w:rPr>
          <w:rFonts w:hint="eastAsia"/>
        </w:rPr>
        <w:t>各</w:t>
      </w:r>
      <w:r w:rsidRPr="005F4F26">
        <w:t>开口层合板的载荷</w:t>
      </w:r>
      <w:r w:rsidRPr="005F4F26">
        <w:t>-</w:t>
      </w:r>
      <w:r w:rsidRPr="005F4F26">
        <w:t>位移曲线</w:t>
      </w:r>
    </w:p>
    <w:p w:rsidR="00794808" w:rsidRPr="005F4F26" w:rsidRDefault="00794808" w:rsidP="00D92F9A">
      <w:pPr>
        <w:jc w:val="center"/>
      </w:pPr>
      <w:r w:rsidRPr="005F4F26">
        <w:rPr>
          <w:rFonts w:hint="eastAsia"/>
        </w:rPr>
        <w:t>Fig.</w:t>
      </w:r>
      <w:r w:rsidRPr="005F4F26">
        <w:t>5</w:t>
      </w:r>
      <w:r w:rsidRPr="005F4F26">
        <w:rPr>
          <w:rFonts w:hint="eastAsia"/>
        </w:rPr>
        <w:t xml:space="preserve"> </w:t>
      </w:r>
      <w:r w:rsidRPr="005F4F26">
        <w:t>Load-Displacement curve of specimens</w:t>
      </w:r>
    </w:p>
    <w:p w:rsidR="00434CE0" w:rsidRPr="005F4F26" w:rsidRDefault="00434CE0" w:rsidP="00126CF0">
      <w:pPr>
        <w:jc w:val="center"/>
        <w:rPr>
          <w:i/>
          <w:vertAlign w:val="subscript"/>
        </w:rPr>
      </w:pPr>
      <w:r w:rsidRPr="005F4F26">
        <w:t>表</w:t>
      </w:r>
      <w:r w:rsidRPr="005F4F26">
        <w:t>4</w:t>
      </w:r>
      <w:r w:rsidR="001E72C8" w:rsidRPr="005F4F26">
        <w:rPr>
          <w:rFonts w:hint="eastAsia"/>
        </w:rPr>
        <w:t>极限</w:t>
      </w:r>
      <w:r w:rsidRPr="005F4F26">
        <w:t>载荷</w:t>
      </w:r>
      <w:r w:rsidR="001E72C8" w:rsidRPr="005F4F26">
        <w:rPr>
          <w:i/>
        </w:rPr>
        <w:t>F</w:t>
      </w:r>
      <w:r w:rsidR="001E72C8" w:rsidRPr="005F4F26">
        <w:rPr>
          <w:i/>
          <w:vertAlign w:val="subscript"/>
        </w:rPr>
        <w:t>m</w:t>
      </w:r>
      <w:r w:rsidR="001E72C8" w:rsidRPr="005F4F26">
        <w:t>的</w:t>
      </w:r>
      <w:r w:rsidR="001E72C8" w:rsidRPr="005F4F26">
        <w:rPr>
          <w:rFonts w:hint="eastAsia"/>
        </w:rPr>
        <w:t>实验结果</w:t>
      </w:r>
    </w:p>
    <w:p w:rsidR="00AD4D59" w:rsidRPr="005F4F26" w:rsidRDefault="00AD4D59" w:rsidP="00126CF0">
      <w:pPr>
        <w:jc w:val="center"/>
      </w:pPr>
      <w:r w:rsidRPr="005F4F26">
        <w:t xml:space="preserve">Table 4 </w:t>
      </w:r>
      <w:r w:rsidR="001E72C8" w:rsidRPr="005F4F26">
        <w:t>Experimental ultimate</w:t>
      </w:r>
      <w:r w:rsidRPr="005F4F26">
        <w:t xml:space="preserve"> load </w:t>
      </w:r>
      <w:r w:rsidR="001E72C8" w:rsidRPr="005F4F26">
        <w:rPr>
          <w:i/>
        </w:rPr>
        <w:t>F</w:t>
      </w:r>
      <w:r w:rsidR="001E72C8" w:rsidRPr="005F4F26">
        <w:rPr>
          <w:i/>
          <w:vertAlign w:val="subscript"/>
        </w:rPr>
        <w:t>m</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434CE0" w:rsidRPr="005F4F26" w:rsidTr="00BE3C65">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434CE0" w:rsidRPr="005F4F26" w:rsidRDefault="00310774" w:rsidP="00126CF0">
            <w:pPr>
              <w:jc w:val="right"/>
              <w:rPr>
                <w:sz w:val="20"/>
                <w:szCs w:val="21"/>
              </w:rPr>
            </w:pPr>
            <w:r w:rsidRPr="005F4F26">
              <w:rPr>
                <w:sz w:val="18"/>
              </w:rPr>
              <w:t>Ultimate load</w:t>
            </w:r>
            <w:r w:rsidR="00434CE0" w:rsidRPr="005F4F26">
              <w:rPr>
                <w:sz w:val="20"/>
                <w:szCs w:val="21"/>
              </w:rPr>
              <w:t>（</w:t>
            </w:r>
            <w:r w:rsidR="00434CE0" w:rsidRPr="005F4F26">
              <w:rPr>
                <w:sz w:val="20"/>
                <w:szCs w:val="21"/>
              </w:rPr>
              <w:t>kN</w:t>
            </w:r>
            <w:r w:rsidR="00434CE0" w:rsidRPr="005F4F26">
              <w:rPr>
                <w:sz w:val="20"/>
                <w:szCs w:val="21"/>
              </w:rPr>
              <w:t>）</w:t>
            </w:r>
          </w:p>
          <w:p w:rsidR="00434CE0" w:rsidRPr="005F4F26" w:rsidRDefault="00310774" w:rsidP="00126CF0">
            <w:pPr>
              <w:ind w:firstLineChars="100" w:firstLine="200"/>
              <w:rPr>
                <w:sz w:val="20"/>
                <w:szCs w:val="21"/>
              </w:rPr>
            </w:pPr>
            <w:r w:rsidRPr="005F4F26">
              <w:rPr>
                <w:rFonts w:hint="eastAsia"/>
                <w:sz w:val="20"/>
                <w:szCs w:val="21"/>
              </w:rPr>
              <w:t>Layer</w:t>
            </w:r>
          </w:p>
        </w:tc>
        <w:tc>
          <w:tcPr>
            <w:tcW w:w="3750" w:type="pct"/>
            <w:gridSpan w:val="3"/>
            <w:tcBorders>
              <w:left w:val="single" w:sz="4" w:space="0" w:color="auto"/>
            </w:tcBorders>
            <w:shd w:val="clear" w:color="auto" w:fill="auto"/>
            <w:vAlign w:val="center"/>
          </w:tcPr>
          <w:p w:rsidR="00434CE0" w:rsidRPr="005F4F26" w:rsidRDefault="00310774" w:rsidP="00126CF0">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434CE0" w:rsidRPr="005F4F26" w:rsidTr="00312727">
        <w:trPr>
          <w:trHeight w:val="482"/>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434CE0" w:rsidRPr="005F4F26" w:rsidRDefault="00434CE0" w:rsidP="00126CF0">
            <w:pPr>
              <w:jc w:val="center"/>
              <w:rPr>
                <w:sz w:val="20"/>
                <w:szCs w:val="21"/>
              </w:rPr>
            </w:pP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100mm</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tcPr>
          <w:p w:rsidR="00434CE0" w:rsidRPr="005F4F26" w:rsidRDefault="006A017B" w:rsidP="00126CF0">
            <w:pPr>
              <w:jc w:val="center"/>
              <w:rPr>
                <w:szCs w:val="22"/>
              </w:rPr>
            </w:pPr>
            <w:r w:rsidRPr="005F4F26">
              <w:rPr>
                <w:szCs w:val="22"/>
              </w:rPr>
              <w:t>78.23</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69.7</w:t>
            </w:r>
            <w:r w:rsidR="00B8665D" w:rsidRPr="005F4F26">
              <w:rPr>
                <w:szCs w:val="22"/>
              </w:rPr>
              <w:t>3</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w:t>
            </w:r>
            <w:r w:rsidR="00B8665D" w:rsidRPr="005F4F26">
              <w:rPr>
                <w:szCs w:val="22"/>
              </w:rPr>
              <w:t>5</w:t>
            </w:r>
            <w:r w:rsidRPr="005F4F26">
              <w:rPr>
                <w:szCs w:val="22"/>
              </w:rPr>
              <w:t>.</w:t>
            </w:r>
            <w:r w:rsidR="00B8665D" w:rsidRPr="005F4F26">
              <w:rPr>
                <w:szCs w:val="22"/>
              </w:rPr>
              <w:t>00</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59.3</w:t>
            </w:r>
            <w:r w:rsidR="00B8665D" w:rsidRPr="005F4F26">
              <w:rPr>
                <w:szCs w:val="22"/>
              </w:rPr>
              <w:t>2</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126CF0">
            <w:pPr>
              <w:jc w:val="center"/>
              <w:rPr>
                <w:szCs w:val="22"/>
              </w:rPr>
            </w:pPr>
            <w:r w:rsidRPr="005F4F26">
              <w:rPr>
                <w:szCs w:val="22"/>
              </w:rPr>
              <w:t>47.2</w:t>
            </w:r>
            <w:r w:rsidR="00B8665D" w:rsidRPr="005F4F26">
              <w:rPr>
                <w:szCs w:val="22"/>
              </w:rPr>
              <w:t>0</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7.5</w:t>
            </w:r>
            <w:r w:rsidR="00B8665D" w:rsidRPr="005F4F26">
              <w:rPr>
                <w:szCs w:val="22"/>
              </w:rPr>
              <w:t>4</w:t>
            </w:r>
          </w:p>
        </w:tc>
      </w:tr>
      <w:tr w:rsidR="00434CE0" w:rsidRPr="005F4F26" w:rsidTr="00312727">
        <w:trPr>
          <w:trHeight w:val="20"/>
          <w:jc w:val="center"/>
        </w:trPr>
        <w:tc>
          <w:tcPr>
            <w:tcW w:w="1200" w:type="pct"/>
            <w:tcBorders>
              <w:top w:val="single" w:sz="4" w:space="0" w:color="auto"/>
              <w:bottom w:val="single" w:sz="12"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w:t>
            </w:r>
            <w:r w:rsidR="00C50437"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8.7</w:t>
            </w:r>
            <w:r w:rsidR="00B8665D" w:rsidRPr="005F4F26">
              <w:rPr>
                <w:szCs w:val="22"/>
              </w:rPr>
              <w:t>2</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3.7</w:t>
            </w:r>
            <w:r w:rsidR="00B8665D" w:rsidRPr="005F4F26">
              <w:rPr>
                <w:szCs w:val="22"/>
              </w:rPr>
              <w:t>9</w:t>
            </w:r>
          </w:p>
        </w:tc>
        <w:tc>
          <w:tcPr>
            <w:tcW w:w="1250" w:type="pct"/>
            <w:tcBorders>
              <w:top w:val="single" w:sz="4" w:space="0" w:color="auto"/>
              <w:left w:val="nil"/>
              <w:bottom w:val="single" w:sz="12" w:space="0" w:color="auto"/>
            </w:tcBorders>
            <w:shd w:val="clear" w:color="auto" w:fill="auto"/>
          </w:tcPr>
          <w:p w:rsidR="00434CE0" w:rsidRPr="005F4F26" w:rsidRDefault="00434CE0" w:rsidP="00126CF0">
            <w:pPr>
              <w:jc w:val="center"/>
              <w:rPr>
                <w:szCs w:val="22"/>
              </w:rPr>
            </w:pPr>
            <w:r w:rsidRPr="005F4F26">
              <w:rPr>
                <w:szCs w:val="22"/>
              </w:rPr>
              <w:t>1</w:t>
            </w:r>
            <w:r w:rsidR="00B8665D" w:rsidRPr="005F4F26">
              <w:rPr>
                <w:szCs w:val="22"/>
              </w:rPr>
              <w:t>7.60</w:t>
            </w:r>
          </w:p>
        </w:tc>
      </w:tr>
    </w:tbl>
    <w:p w:rsidR="00A61548" w:rsidRPr="005F4F26" w:rsidRDefault="00A61548" w:rsidP="008420B9">
      <w:pPr>
        <w:ind w:firstLine="420"/>
      </w:pPr>
      <w:r w:rsidRPr="005F4F26">
        <w:rPr>
          <w:rFonts w:hint="eastAsia"/>
        </w:rPr>
        <w:lastRenderedPageBreak/>
        <w:t>图</w:t>
      </w:r>
      <w:r w:rsidRPr="005F4F26">
        <w:rPr>
          <w:rFonts w:hint="eastAsia"/>
        </w:rPr>
        <w:t>5</w:t>
      </w:r>
      <w:r w:rsidRPr="005F4F26">
        <w:rPr>
          <w:rFonts w:hint="eastAsia"/>
        </w:rPr>
        <w:t>所示的各试验件测试的载荷</w:t>
      </w:r>
      <w:r w:rsidRPr="005F4F26">
        <w:rPr>
          <w:rFonts w:hint="eastAsia"/>
        </w:rPr>
        <w:t>-</w:t>
      </w:r>
      <w:r w:rsidRPr="005F4F26">
        <w:rPr>
          <w:rFonts w:hint="eastAsia"/>
        </w:rPr>
        <w:t>位移曲线，与图</w:t>
      </w:r>
      <w:r w:rsidRPr="005F4F26">
        <w:rPr>
          <w:rFonts w:hint="eastAsia"/>
        </w:rPr>
        <w:t>2</w:t>
      </w:r>
      <w:r w:rsidRPr="005F4F26">
        <w:rPr>
          <w:rFonts w:hint="eastAsia"/>
        </w:rPr>
        <w:t>的计算结果相比，可发现大开口复合材料层合板的单向拉伸加载失效过程更趋近线性脆性断裂。</w:t>
      </w:r>
    </w:p>
    <w:p w:rsidR="008420B9" w:rsidRPr="005F4F26" w:rsidRDefault="008420B9" w:rsidP="008420B9">
      <w:pPr>
        <w:ind w:firstLine="420"/>
      </w:pPr>
      <w:r w:rsidRPr="005F4F26">
        <w:t>从表</w:t>
      </w:r>
      <w:r w:rsidRPr="005F4F26">
        <w:t>4</w:t>
      </w:r>
      <w:r w:rsidRPr="005F4F26">
        <w:t>中的各开口层合板</w:t>
      </w:r>
      <w:r w:rsidRPr="005F4F26">
        <w:rPr>
          <w:rFonts w:hint="eastAsia"/>
        </w:rPr>
        <w:t>极限</w:t>
      </w:r>
      <w:r w:rsidRPr="005F4F26">
        <w:t>载荷</w:t>
      </w:r>
      <w:r w:rsidR="001032E5" w:rsidRPr="005F4F26">
        <w:rPr>
          <w:rFonts w:hint="eastAsia"/>
        </w:rPr>
        <w:t>的实验</w:t>
      </w:r>
      <w:r w:rsidRPr="005F4F26">
        <w:rPr>
          <w:rFonts w:hint="eastAsia"/>
        </w:rPr>
        <w:t>结果</w:t>
      </w:r>
      <w:r w:rsidR="001032E5" w:rsidRPr="005F4F26">
        <w:rPr>
          <w:rFonts w:hint="eastAsia"/>
        </w:rPr>
        <w:t>我们可以得出和表</w:t>
      </w:r>
      <w:r w:rsidR="001032E5" w:rsidRPr="005F4F26">
        <w:rPr>
          <w:rFonts w:hint="eastAsia"/>
        </w:rPr>
        <w:t>3</w:t>
      </w:r>
      <w:r w:rsidR="001032E5" w:rsidRPr="005F4F26">
        <w:rPr>
          <w:rFonts w:hint="eastAsia"/>
        </w:rPr>
        <w:t>的计算结果同样的结论</w:t>
      </w:r>
      <w:r w:rsidRPr="005F4F26">
        <w:t>，</w:t>
      </w:r>
      <w:r w:rsidR="001032E5" w:rsidRPr="005F4F26">
        <w:rPr>
          <w:rFonts w:hint="eastAsia"/>
        </w:rPr>
        <w:t>即</w:t>
      </w:r>
      <w:r w:rsidRPr="005F4F26">
        <w:t>开口尺寸越大的</w:t>
      </w:r>
      <w:r w:rsidR="001032E5" w:rsidRPr="005F4F26">
        <w:rPr>
          <w:rFonts w:hint="eastAsia"/>
        </w:rPr>
        <w:t>层合板</w:t>
      </w:r>
      <w:r w:rsidRPr="005F4F26">
        <w:t>承载能力越弱，</w:t>
      </w:r>
      <w:r w:rsidR="00DE2EE3" w:rsidRPr="005F4F26">
        <w:rPr>
          <w:rFonts w:hint="eastAsia"/>
        </w:rPr>
        <w:t>且</w:t>
      </w:r>
      <w:r w:rsidRPr="005F4F26">
        <w:t>[±45]</w:t>
      </w:r>
      <w:r w:rsidRPr="005F4F26">
        <w:rPr>
          <w:vertAlign w:val="subscript"/>
        </w:rPr>
        <w:t>5</w:t>
      </w:r>
      <w:r w:rsidR="00DE2EE3" w:rsidRPr="005F4F26">
        <w:t>铺层</w:t>
      </w:r>
      <w:r w:rsidR="00DE2EE3" w:rsidRPr="005F4F26">
        <w:rPr>
          <w:rFonts w:hint="eastAsia"/>
        </w:rPr>
        <w:t>的</w:t>
      </w:r>
      <w:r w:rsidRPr="005F4F26">
        <w:t>开口层合板承受</w:t>
      </w:r>
      <w:r w:rsidR="00DE2EE3" w:rsidRPr="005F4F26">
        <w:rPr>
          <w:rFonts w:hint="eastAsia"/>
        </w:rPr>
        <w:t>单</w:t>
      </w:r>
      <w:r w:rsidRPr="005F4F26">
        <w:t>向拉伸载荷的能力最差。</w:t>
      </w:r>
      <w:r w:rsidR="00DE2EE3" w:rsidRPr="005F4F26">
        <w:rPr>
          <w:rFonts w:hint="eastAsia"/>
        </w:rPr>
        <w:t>表</w:t>
      </w:r>
      <w:r w:rsidR="00DE2EE3" w:rsidRPr="005F4F26">
        <w:rPr>
          <w:rFonts w:hint="eastAsia"/>
        </w:rPr>
        <w:t>5</w:t>
      </w:r>
      <w:r w:rsidR="00DE2EE3" w:rsidRPr="005F4F26">
        <w:rPr>
          <w:rFonts w:hint="eastAsia"/>
        </w:rPr>
        <w:t>给出了实验</w:t>
      </w:r>
      <w:r w:rsidR="00DE2EE3" w:rsidRPr="005F4F26">
        <w:t>与数值计算</w:t>
      </w:r>
      <w:r w:rsidR="00DE2EE3" w:rsidRPr="005F4F26">
        <w:rPr>
          <w:rFonts w:hint="eastAsia"/>
        </w:rPr>
        <w:t>的极限载荷</w:t>
      </w:r>
      <w:r w:rsidRPr="005F4F26">
        <w:t>结果</w:t>
      </w:r>
      <w:r w:rsidR="000538CC" w:rsidRPr="005F4F26">
        <w:rPr>
          <w:rFonts w:hint="eastAsia"/>
        </w:rPr>
        <w:t>的</w:t>
      </w:r>
      <w:r w:rsidR="00DE2EE3" w:rsidRPr="005F4F26">
        <w:rPr>
          <w:rFonts w:hint="eastAsia"/>
        </w:rPr>
        <w:t>比较，</w:t>
      </w:r>
      <w:r w:rsidRPr="005F4F26">
        <w:t>可以</w:t>
      </w:r>
      <w:r w:rsidR="00DE2EE3" w:rsidRPr="005F4F26">
        <w:rPr>
          <w:rFonts w:hint="eastAsia"/>
        </w:rPr>
        <w:t>进一步发现</w:t>
      </w:r>
      <w:r w:rsidRPr="005F4F26">
        <w:t>[0]</w:t>
      </w:r>
      <w:r w:rsidRPr="005F4F26">
        <w:rPr>
          <w:vertAlign w:val="subscript"/>
        </w:rPr>
        <w:t>10</w:t>
      </w:r>
      <w:r w:rsidRPr="005F4F26">
        <w:t>铺层的开口层合板的实验测试结果都比计算的结果有所降低，特别是大开口（</w:t>
      </w:r>
      <w:r w:rsidRPr="005F4F26">
        <w:t>Ф100mm</w:t>
      </w:r>
      <w:r w:rsidRPr="005F4F26">
        <w:t>）情况，降低更为明显</w:t>
      </w:r>
      <w:r w:rsidR="000538CC" w:rsidRPr="005F4F26">
        <w:t>。</w:t>
      </w:r>
      <w:r w:rsidRPr="005F4F26">
        <w:t>而</w:t>
      </w:r>
      <w:r w:rsidR="000538CC" w:rsidRPr="005F4F26">
        <w:t>[±45]</w:t>
      </w:r>
      <w:r w:rsidR="000538CC" w:rsidRPr="005F4F26">
        <w:rPr>
          <w:vertAlign w:val="subscript"/>
        </w:rPr>
        <w:t>5</w:t>
      </w:r>
      <w:r w:rsidR="000538CC" w:rsidRPr="005F4F26">
        <w:t>铺层的开口层合板</w:t>
      </w:r>
      <w:r w:rsidR="000538CC" w:rsidRPr="005F4F26">
        <w:rPr>
          <w:rFonts w:hint="eastAsia"/>
        </w:rPr>
        <w:t>的</w:t>
      </w:r>
      <w:r w:rsidR="000538CC" w:rsidRPr="005F4F26">
        <w:t>实验测试结果都比计算的结果有</w:t>
      </w:r>
      <w:r w:rsidR="000538CC" w:rsidRPr="005F4F26">
        <w:rPr>
          <w:rFonts w:hint="eastAsia"/>
        </w:rPr>
        <w:t>明显提高</w:t>
      </w:r>
      <w:r w:rsidR="000538CC" w:rsidRPr="005F4F26">
        <w:t>，</w:t>
      </w:r>
      <w:r w:rsidR="000538CC" w:rsidRPr="005F4F26">
        <w:rPr>
          <w:rFonts w:hint="eastAsia"/>
        </w:rPr>
        <w:t>且提高比例相近。只有</w:t>
      </w:r>
      <w:r w:rsidRPr="005F4F26">
        <w:t>[0/90]</w:t>
      </w:r>
      <w:r w:rsidRPr="005F4F26">
        <w:rPr>
          <w:vertAlign w:val="subscript"/>
        </w:rPr>
        <w:t>5</w:t>
      </w:r>
      <w:r w:rsidRPr="005F4F26">
        <w:t>铺层的开口层合板的实验测试结果都与计算的结果吻合较好，</w:t>
      </w:r>
      <w:r w:rsidR="000538CC" w:rsidRPr="005F4F26">
        <w:rPr>
          <w:rFonts w:hint="eastAsia"/>
        </w:rPr>
        <w:t>只</w:t>
      </w:r>
      <w:r w:rsidRPr="005F4F26">
        <w:t>略</w:t>
      </w:r>
      <w:r w:rsidR="000538CC" w:rsidRPr="005F4F26">
        <w:rPr>
          <w:rFonts w:hint="eastAsia"/>
        </w:rPr>
        <w:t>有</w:t>
      </w:r>
      <w:r w:rsidRPr="005F4F26">
        <w:t>提高。</w:t>
      </w:r>
    </w:p>
    <w:p w:rsidR="00074A5C" w:rsidRPr="005F4F26" w:rsidRDefault="00074A5C" w:rsidP="00074A5C">
      <w:pPr>
        <w:jc w:val="center"/>
        <w:rPr>
          <w:i/>
          <w:vertAlign w:val="subscript"/>
        </w:rPr>
      </w:pPr>
      <w:r w:rsidRPr="005F4F26">
        <w:t>表</w:t>
      </w:r>
      <w:r w:rsidRPr="005F4F26">
        <w:t>5</w:t>
      </w:r>
      <w:r w:rsidRPr="005F4F26">
        <w:rPr>
          <w:rFonts w:hint="eastAsia"/>
        </w:rPr>
        <w:t>极限</w:t>
      </w:r>
      <w:r w:rsidRPr="005F4F26">
        <w:t>载荷的实验与数值结果</w:t>
      </w:r>
      <w:r w:rsidR="00E43CC5" w:rsidRPr="005F4F26">
        <w:rPr>
          <w:rFonts w:hint="eastAsia"/>
        </w:rPr>
        <w:t>比较</w:t>
      </w:r>
    </w:p>
    <w:p w:rsidR="00074A5C" w:rsidRPr="005F4F26" w:rsidRDefault="00074A5C" w:rsidP="00D830CB">
      <w:pPr>
        <w:jc w:val="center"/>
      </w:pPr>
      <w:r w:rsidRPr="005F4F26">
        <w:t xml:space="preserve">Table </w:t>
      </w:r>
      <w:r w:rsidR="0017482F" w:rsidRPr="005F4F26">
        <w:t>5</w:t>
      </w:r>
      <w:r w:rsidRPr="005F4F26">
        <w:t xml:space="preserve"> </w:t>
      </w:r>
      <w:r w:rsidR="00E43CC5" w:rsidRPr="005F4F26">
        <w:t>Comparison</w:t>
      </w:r>
      <w:r w:rsidRPr="005F4F26">
        <w:t xml:space="preserve"> of experiment</w:t>
      </w:r>
      <w:r w:rsidR="00E43CC5" w:rsidRPr="005F4F26">
        <w:t>al</w:t>
      </w:r>
      <w:r w:rsidRPr="005F4F26">
        <w:t xml:space="preserve"> and </w:t>
      </w:r>
      <w:r w:rsidR="00E43CC5" w:rsidRPr="005F4F26">
        <w:t>numerical ultimate loads</w:t>
      </w:r>
    </w:p>
    <w:tbl>
      <w:tblPr>
        <w:tblW w:w="5000" w:type="pct"/>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796"/>
        <w:gridCol w:w="655"/>
        <w:gridCol w:w="655"/>
        <w:gridCol w:w="515"/>
        <w:gridCol w:w="703"/>
        <w:gridCol w:w="655"/>
        <w:gridCol w:w="655"/>
      </w:tblGrid>
      <w:tr w:rsidR="0017482F" w:rsidRPr="005F4F26" w:rsidTr="00FE0565">
        <w:trPr>
          <w:trHeight w:val="327"/>
          <w:jc w:val="center"/>
        </w:trPr>
        <w:tc>
          <w:tcPr>
            <w:tcW w:w="850" w:type="pct"/>
            <w:vMerge w:val="restart"/>
            <w:tcBorders>
              <w:top w:val="single" w:sz="12" w:space="0" w:color="auto"/>
              <w:right w:val="single" w:sz="4" w:space="0" w:color="auto"/>
              <w:tl2br w:val="single" w:sz="4" w:space="0" w:color="auto"/>
            </w:tcBorders>
            <w:shd w:val="clear" w:color="auto" w:fill="auto"/>
            <w:vAlign w:val="center"/>
          </w:tcPr>
          <w:p w:rsidR="00310774" w:rsidRPr="005F4F26" w:rsidRDefault="00310774" w:rsidP="004559DC">
            <w:pPr>
              <w:jc w:val="right"/>
              <w:rPr>
                <w:sz w:val="11"/>
                <w:szCs w:val="21"/>
              </w:rPr>
            </w:pPr>
            <w:r w:rsidRPr="005F4F26">
              <w:rPr>
                <w:sz w:val="11"/>
                <w:szCs w:val="21"/>
              </w:rPr>
              <w:t>Comparing</w:t>
            </w:r>
          </w:p>
          <w:p w:rsidR="00310774" w:rsidRPr="005F4F26" w:rsidRDefault="00310774" w:rsidP="00310774">
            <w:pPr>
              <w:jc w:val="right"/>
              <w:rPr>
                <w:sz w:val="11"/>
                <w:szCs w:val="21"/>
              </w:rPr>
            </w:pPr>
            <w:r w:rsidRPr="005F4F26">
              <w:rPr>
                <w:sz w:val="11"/>
                <w:szCs w:val="21"/>
              </w:rPr>
              <w:t xml:space="preserve">of </w:t>
            </w:r>
            <w:r w:rsidR="005F4F26">
              <w:rPr>
                <w:sz w:val="11"/>
                <w:szCs w:val="21"/>
              </w:rPr>
              <w:t xml:space="preserve"> </w:t>
            </w:r>
            <w:r w:rsidRPr="005F4F26">
              <w:rPr>
                <w:rFonts w:hint="eastAsia"/>
                <w:sz w:val="11"/>
                <w:szCs w:val="21"/>
              </w:rPr>
              <w:t>Ultimat</w:t>
            </w:r>
            <w:r w:rsidRPr="005F4F26">
              <w:rPr>
                <w:sz w:val="11"/>
                <w:szCs w:val="21"/>
              </w:rPr>
              <w:t>e</w:t>
            </w:r>
          </w:p>
          <w:p w:rsidR="00FE0565" w:rsidRPr="005F4F26" w:rsidRDefault="00310774" w:rsidP="00310774">
            <w:pPr>
              <w:jc w:val="right"/>
              <w:rPr>
                <w:sz w:val="11"/>
                <w:szCs w:val="21"/>
              </w:rPr>
            </w:pPr>
            <w:r w:rsidRPr="005F4F26">
              <w:rPr>
                <w:sz w:val="11"/>
                <w:szCs w:val="21"/>
              </w:rPr>
              <w:t>loads</w:t>
            </w:r>
          </w:p>
          <w:p w:rsidR="00D830CB" w:rsidRPr="005F4F26" w:rsidRDefault="00310774" w:rsidP="004559DC">
            <w:pPr>
              <w:ind w:firstLineChars="100" w:firstLine="130"/>
              <w:rPr>
                <w:sz w:val="16"/>
                <w:szCs w:val="21"/>
              </w:rPr>
            </w:pPr>
            <w:r w:rsidRPr="005F4F26">
              <w:rPr>
                <w:sz w:val="13"/>
                <w:szCs w:val="21"/>
              </w:rPr>
              <w:t>Layer</w:t>
            </w:r>
            <w:r w:rsidR="00D830CB" w:rsidRPr="005F4F26">
              <w:rPr>
                <w:rFonts w:hint="eastAsia"/>
                <w:sz w:val="16"/>
                <w:szCs w:val="21"/>
              </w:rPr>
              <w:t xml:space="preserve"> </w:t>
            </w:r>
          </w:p>
        </w:tc>
        <w:tc>
          <w:tcPr>
            <w:tcW w:w="4100" w:type="pct"/>
            <w:gridSpan w:val="6"/>
            <w:tcBorders>
              <w:left w:val="single" w:sz="4" w:space="0" w:color="auto"/>
            </w:tcBorders>
            <w:shd w:val="clear" w:color="auto" w:fill="auto"/>
            <w:vAlign w:val="center"/>
          </w:tcPr>
          <w:p w:rsidR="00D830CB" w:rsidRPr="005F4F26" w:rsidRDefault="00310774" w:rsidP="00E8649C">
            <w:pPr>
              <w:jc w:val="center"/>
              <w:rPr>
                <w:sz w:val="16"/>
                <w:szCs w:val="21"/>
              </w:rPr>
            </w:pPr>
            <w:r w:rsidRPr="005F4F26">
              <w:rPr>
                <w:rFonts w:hint="eastAsia"/>
                <w:sz w:val="16"/>
                <w:szCs w:val="21"/>
              </w:rPr>
              <w:t>Size of cutout</w:t>
            </w:r>
            <w:r w:rsidRPr="005F4F26">
              <w:rPr>
                <w:sz w:val="16"/>
                <w:szCs w:val="21"/>
              </w:rPr>
              <w:t xml:space="preserve"> </w:t>
            </w:r>
            <w:r w:rsidRPr="005F4F26">
              <w:rPr>
                <w:rFonts w:hint="eastAsia"/>
                <w:sz w:val="16"/>
                <w:szCs w:val="21"/>
              </w:rPr>
              <w:t>(</w:t>
            </w:r>
            <w:r w:rsidRPr="005F4F26">
              <w:rPr>
                <w:sz w:val="16"/>
                <w:szCs w:val="21"/>
              </w:rPr>
              <w:t>Ф)</w:t>
            </w:r>
          </w:p>
        </w:tc>
      </w:tr>
      <w:tr w:rsidR="00FE0565" w:rsidRPr="005F4F26" w:rsidTr="00881116">
        <w:trPr>
          <w:trHeight w:val="213"/>
          <w:jc w:val="center"/>
        </w:trPr>
        <w:tc>
          <w:tcPr>
            <w:tcW w:w="850" w:type="pct"/>
            <w:vMerge/>
            <w:tcBorders>
              <w:right w:val="single" w:sz="4" w:space="0" w:color="auto"/>
              <w:tl2br w:val="single" w:sz="4" w:space="0" w:color="auto"/>
            </w:tcBorders>
            <w:shd w:val="clear" w:color="auto" w:fill="auto"/>
            <w:vAlign w:val="center"/>
          </w:tcPr>
          <w:p w:rsidR="00D830CB" w:rsidRPr="005F4F26" w:rsidRDefault="00D830CB" w:rsidP="00E8649C">
            <w:pPr>
              <w:jc w:val="center"/>
              <w:rPr>
                <w:sz w:val="16"/>
                <w:szCs w:val="21"/>
              </w:rPr>
            </w:pPr>
          </w:p>
        </w:tc>
        <w:tc>
          <w:tcPr>
            <w:tcW w:w="14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60mm</w:t>
            </w:r>
          </w:p>
        </w:tc>
        <w:tc>
          <w:tcPr>
            <w:tcW w:w="13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80mm</w:t>
            </w:r>
          </w:p>
        </w:tc>
        <w:tc>
          <w:tcPr>
            <w:tcW w:w="135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100mm</w:t>
            </w:r>
          </w:p>
        </w:tc>
      </w:tr>
      <w:tr w:rsidR="00310774" w:rsidRPr="005F4F26" w:rsidTr="00312727">
        <w:trPr>
          <w:trHeight w:val="691"/>
          <w:jc w:val="center"/>
        </w:trPr>
        <w:tc>
          <w:tcPr>
            <w:tcW w:w="850" w:type="pct"/>
            <w:vMerge/>
            <w:tcBorders>
              <w:bottom w:val="single" w:sz="4" w:space="0" w:color="auto"/>
              <w:right w:val="single" w:sz="4" w:space="0" w:color="auto"/>
              <w:tl2br w:val="single" w:sz="4" w:space="0" w:color="auto"/>
            </w:tcBorders>
            <w:shd w:val="clear" w:color="auto" w:fill="auto"/>
            <w:vAlign w:val="center"/>
          </w:tcPr>
          <w:p w:rsidR="00310774" w:rsidRPr="005F4F26" w:rsidRDefault="00310774" w:rsidP="00310774">
            <w:pPr>
              <w:jc w:val="center"/>
              <w:rPr>
                <w:sz w:val="16"/>
                <w:szCs w:val="21"/>
              </w:rPr>
            </w:pP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5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6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2"/>
                <w:szCs w:val="12"/>
              </w:rPr>
            </w:pPr>
            <w:r w:rsidRPr="005F4F26">
              <w:rPr>
                <w:rFonts w:hint="eastAsia"/>
                <w:sz w:val="12"/>
                <w:szCs w:val="12"/>
              </w:rPr>
              <w:t>R</w:t>
            </w:r>
            <w:r w:rsidRPr="005F4F26">
              <w:rPr>
                <w:sz w:val="12"/>
                <w:szCs w:val="12"/>
              </w:rPr>
              <w:t>elative error</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w:t>
            </w:r>
            <w:r w:rsidRPr="005F4F26">
              <w:rPr>
                <w:sz w:val="16"/>
                <w:szCs w:val="21"/>
                <w:vertAlign w:val="subscript"/>
              </w:rPr>
              <w:t>10</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5</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9%</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6.39</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8.4%</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17.83</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3</w:t>
            </w:r>
            <w:r w:rsidR="00FE0565" w:rsidRPr="005F4F26">
              <w:rPr>
                <w:color w:val="000000"/>
                <w:sz w:val="16"/>
                <w:szCs w:val="21"/>
              </w:rPr>
              <w:t>4</w:t>
            </w:r>
            <w:r w:rsidRPr="005F4F26">
              <w:rPr>
                <w:color w:val="000000"/>
                <w:sz w:val="16"/>
                <w:szCs w:val="21"/>
              </w:rPr>
              <w:t>%</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90]</w:t>
            </w:r>
            <w:r w:rsidRPr="005F4F26">
              <w:rPr>
                <w:sz w:val="16"/>
                <w:szCs w:val="21"/>
                <w:vertAlign w:val="subscript"/>
              </w:rPr>
              <w:t>5</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2.4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4.0%</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3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8%</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55</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2.1%</w:t>
            </w:r>
          </w:p>
        </w:tc>
      </w:tr>
      <w:tr w:rsidR="00FE0565" w:rsidRPr="005F4F26" w:rsidTr="00312727">
        <w:trPr>
          <w:trHeight w:val="20"/>
          <w:jc w:val="center"/>
        </w:trPr>
        <w:tc>
          <w:tcPr>
            <w:tcW w:w="850" w:type="pct"/>
            <w:tcBorders>
              <w:top w:val="single" w:sz="4" w:space="0" w:color="auto"/>
              <w:bottom w:val="single" w:sz="12"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45]</w:t>
            </w:r>
            <w:r w:rsidRPr="005F4F26">
              <w:rPr>
                <w:sz w:val="16"/>
                <w:szCs w:val="21"/>
                <w:vertAlign w:val="subscript"/>
              </w:rPr>
              <w:t>5</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6.26</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1.8%</w:t>
            </w:r>
          </w:p>
        </w:tc>
        <w:tc>
          <w:tcPr>
            <w:tcW w:w="55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5.90</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4.8%</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18</w:t>
            </w:r>
          </w:p>
        </w:tc>
        <w:tc>
          <w:tcPr>
            <w:tcW w:w="650" w:type="pct"/>
            <w:tcBorders>
              <w:top w:val="single" w:sz="4" w:space="0" w:color="auto"/>
              <w:left w:val="nil"/>
              <w:bottom w:val="single" w:sz="12"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3.8%</w:t>
            </w:r>
          </w:p>
        </w:tc>
      </w:tr>
    </w:tbl>
    <w:p w:rsidR="00F865B2" w:rsidRPr="005F4F26" w:rsidRDefault="00434CE0" w:rsidP="00794808">
      <w:pPr>
        <w:ind w:firstLineChars="200" w:firstLine="420"/>
      </w:pPr>
      <w:r w:rsidRPr="005F4F26">
        <w:t>通过</w:t>
      </w:r>
      <w:r w:rsidR="00E919B4" w:rsidRPr="005F4F26">
        <w:rPr>
          <w:rFonts w:hint="eastAsia"/>
        </w:rPr>
        <w:t>分析</w:t>
      </w:r>
      <w:r w:rsidRPr="005F4F26">
        <w:t>实验测试过程的载荷</w:t>
      </w:r>
      <w:r w:rsidRPr="005F4F26">
        <w:t>-</w:t>
      </w:r>
      <w:r w:rsidRPr="005F4F26">
        <w:t>位移曲线</w:t>
      </w:r>
      <w:r w:rsidR="003D19D1" w:rsidRPr="005F4F26">
        <w:t>（</w:t>
      </w:r>
      <w:r w:rsidR="003D19D1" w:rsidRPr="005F4F26">
        <w:rPr>
          <w:rFonts w:hint="eastAsia"/>
        </w:rPr>
        <w:t>图</w:t>
      </w:r>
      <w:r w:rsidR="003D19D1" w:rsidRPr="005F4F26">
        <w:rPr>
          <w:rFonts w:hint="eastAsia"/>
        </w:rPr>
        <w:t>5</w:t>
      </w:r>
      <w:r w:rsidR="003D19D1" w:rsidRPr="005F4F26">
        <w:t>）</w:t>
      </w:r>
      <w:r w:rsidRPr="005F4F26">
        <w:t>，</w:t>
      </w:r>
      <w:r w:rsidR="006F0814" w:rsidRPr="005F4F26">
        <w:rPr>
          <w:rFonts w:hint="eastAsia"/>
        </w:rPr>
        <w:t>我们还</w:t>
      </w:r>
      <w:r w:rsidRPr="005F4F26">
        <w:t>能够</w:t>
      </w:r>
      <w:r w:rsidR="00E919B4" w:rsidRPr="005F4F26">
        <w:rPr>
          <w:rFonts w:hint="eastAsia"/>
        </w:rPr>
        <w:t>捕捉层合板失效破坏的过程。我们以</w:t>
      </w:r>
      <w:r w:rsidRPr="005F4F26">
        <w:t>如图</w:t>
      </w:r>
      <w:r w:rsidR="00F865B2" w:rsidRPr="005F4F26">
        <w:t>6</w:t>
      </w:r>
      <w:r w:rsidRPr="005F4F26">
        <w:t>所示的</w:t>
      </w:r>
      <w:r w:rsidRPr="005F4F26">
        <w:t>Ф100mm</w:t>
      </w:r>
      <w:r w:rsidRPr="005F4F26">
        <w:t>开口</w:t>
      </w:r>
      <w:r w:rsidRPr="005F4F26">
        <w:t>[0]</w:t>
      </w:r>
      <w:r w:rsidRPr="005F4F26">
        <w:rPr>
          <w:vertAlign w:val="subscript"/>
        </w:rPr>
        <w:t>10</w:t>
      </w:r>
      <w:r w:rsidRPr="005F4F26">
        <w:t>单向铺层层合板的实验结果</w:t>
      </w:r>
      <w:r w:rsidR="00E919B4" w:rsidRPr="005F4F26">
        <w:rPr>
          <w:rFonts w:hint="eastAsia"/>
        </w:rPr>
        <w:t>为例进行说明。</w:t>
      </w:r>
      <w:r w:rsidRPr="005F4F26">
        <w:t>从图</w:t>
      </w:r>
      <w:r w:rsidR="00F865B2" w:rsidRPr="005F4F26">
        <w:t>6</w:t>
      </w:r>
      <w:r w:rsidRPr="005F4F26">
        <w:t>a</w:t>
      </w:r>
      <w:r w:rsidRPr="005F4F26">
        <w:t>曲线可知试件在</w:t>
      </w:r>
      <w:r w:rsidRPr="005F4F26">
        <w:t>20.5kN</w:t>
      </w:r>
      <w:r w:rsidRPr="005F4F26">
        <w:t>左右产生了裂纹破坏而导致载荷下降，对应于图</w:t>
      </w:r>
      <w:r w:rsidR="00F865B2" w:rsidRPr="005F4F26">
        <w:t>6</w:t>
      </w:r>
      <w:r w:rsidRPr="005F4F26">
        <w:t>b</w:t>
      </w:r>
      <w:r w:rsidRPr="005F4F26">
        <w:t>红色圆圈内所示的裂纹；试件在</w:t>
      </w:r>
      <w:r w:rsidRPr="005F4F26">
        <w:t>21kN</w:t>
      </w:r>
      <w:r w:rsidRPr="005F4F26">
        <w:t>时出现了蓝色圈内所示的裂纹；试件在</w:t>
      </w:r>
      <w:r w:rsidRPr="005F4F26">
        <w:t>35kN</w:t>
      </w:r>
      <w:r w:rsidRPr="005F4F26">
        <w:t>时出现了绿色圈内所示的试件端部断裂而失去承载能力。</w:t>
      </w:r>
    </w:p>
    <w:p w:rsidR="00434CE0" w:rsidRPr="005F4F26" w:rsidRDefault="00B260F4" w:rsidP="00CD4730">
      <w:pPr>
        <w:jc w:val="center"/>
        <w:rPr>
          <w:b/>
          <w:noProof/>
          <w:szCs w:val="21"/>
        </w:rPr>
      </w:pPr>
      <w:r>
        <w:rPr>
          <w:b/>
          <w:noProof/>
          <w:szCs w:val="21"/>
        </w:rPr>
        <w:drawing>
          <wp:inline distT="0" distB="0" distL="0" distR="0">
            <wp:extent cx="1190625" cy="819150"/>
            <wp:effectExtent l="0" t="0" r="0" b="0"/>
            <wp:docPr id="21" name="图片 10" descr="力-位移曲线（最大荷载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力-位移曲线（最大荷载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00CD4730" w:rsidRPr="005F4F26">
        <w:rPr>
          <w:b/>
          <w:noProof/>
          <w:szCs w:val="21"/>
        </w:rPr>
        <w:t xml:space="preserve"> </w:t>
      </w:r>
      <w:r>
        <w:rPr>
          <w:noProof/>
        </w:rPr>
        <mc:AlternateContent>
          <mc:Choice Requires="wpg">
            <w:drawing>
              <wp:inline distT="0" distB="0" distL="0" distR="0">
                <wp:extent cx="1000760" cy="731520"/>
                <wp:effectExtent l="0" t="10795" r="11430" b="635"/>
                <wp:docPr id="9" name="组合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0760" cy="731520"/>
                          <a:chOff x="0" y="0"/>
                          <a:chExt cx="26797" cy="16564"/>
                        </a:xfrm>
                      </wpg:grpSpPr>
                      <pic:pic xmlns:pic="http://schemas.openxmlformats.org/drawingml/2006/picture">
                        <pic:nvPicPr>
                          <pic:cNvPr id="10" name="图片 5" descr="IMG_1909"/>
                          <pic:cNvPicPr>
                            <a:picLocks noChangeAspect="1"/>
                          </pic:cNvPicPr>
                        </pic:nvPicPr>
                        <pic:blipFill>
                          <a:blip r:embed="rId33" cstate="print">
                            <a:extLst>
                              <a:ext uri="{28A0092B-C50C-407E-A947-70E740481C1C}">
                                <a14:useLocalDpi xmlns:a14="http://schemas.microsoft.com/office/drawing/2010/main" val="0"/>
                              </a:ext>
                            </a:extLst>
                          </a:blip>
                          <a:srcRect l="5074" t="4842" r="7408" b="12572"/>
                          <a:stretch>
                            <a:fillRect/>
                          </a:stretch>
                        </pic:blipFill>
                        <pic:spPr bwMode="auto">
                          <a:xfrm>
                            <a:off x="0" y="48"/>
                            <a:ext cx="26263" cy="16516"/>
                          </a:xfrm>
                          <a:prstGeom prst="rect">
                            <a:avLst/>
                          </a:prstGeom>
                          <a:noFill/>
                          <a:extLst>
                            <a:ext uri="{909E8E84-426E-40DD-AFC4-6F175D3DCCD1}">
                              <a14:hiddenFill xmlns:a14="http://schemas.microsoft.com/office/drawing/2010/main">
                                <a:solidFill>
                                  <a:srgbClr val="FFFFFF"/>
                                </a:solidFill>
                              </a14:hiddenFill>
                            </a:ext>
                          </a:extLst>
                        </pic:spPr>
                      </pic:pic>
                      <wps:wsp>
                        <wps:cNvPr id="22" name="椭圆 6"/>
                        <wps:cNvSpPr>
                          <a:spLocks noChangeArrowheads="1"/>
                        </wps:cNvSpPr>
                        <wps:spPr bwMode="auto">
                          <a:xfrm>
                            <a:off x="11381" y="2091"/>
                            <a:ext cx="13521" cy="2624"/>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椭圆 8"/>
                        <wps:cNvSpPr>
                          <a:spLocks noChangeArrowheads="1"/>
                        </wps:cNvSpPr>
                        <wps:spPr bwMode="auto">
                          <a:xfrm>
                            <a:off x="3793" y="10749"/>
                            <a:ext cx="14981" cy="2624"/>
                          </a:xfrm>
                          <a:prstGeom prst="ellipse">
                            <a:avLst/>
                          </a:prstGeom>
                          <a:noFill/>
                          <a:ln w="12700">
                            <a:solidFill>
                              <a:srgbClr val="00B0F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 name="椭圆 12"/>
                        <wps:cNvSpPr>
                          <a:spLocks noChangeArrowheads="1"/>
                        </wps:cNvSpPr>
                        <wps:spPr bwMode="auto">
                          <a:xfrm>
                            <a:off x="23930" y="0"/>
                            <a:ext cx="2867" cy="6322"/>
                          </a:xfrm>
                          <a:prstGeom prst="ellipse">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v:group w14:anchorId="70DFF04D" id="组合 15" o:spid="_x0000_s1026" style="width:78.8pt;height:57.6pt;mso-position-horizontal-relative:char;mso-position-vertical-relative:line" coordsize="26797,16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">
                <v:shape id="图片 5" o:spid="_x0000_s1027" type="#_x0000_t75" alt="IMG_1909" style="position:absolute;top:48;width:26263;height:165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Ncz3BAAAA2wAAAA8AAABkcnMvZG93bnJldi54bWxEj0FvwjAMhe+T9h8iI+02UjhsqBAQQkPb&#10;jmNwtxLTVDROlaSl+/fzYdJutt7ze583uyl0aqSU28gGFvMKFLGNruXGwPn7+LwClQuywy4yGfih&#10;DLvt48MGaxfv/EXjqTRKQjjXaMCX0tdaZ+spYJ7Hnli0a0wBi6yp0S7hXcJDp5dV9aIDtiwNHns6&#10;eLK30xAMvJe31+HT82V1S3EI495e7WiNeZpN+zWoQlP5N/9dfzjBF3r5RQb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2Ncz3BAAAA2wAAAA8AAAAAAAAAAAAAAAAAnwIA&#10;AGRycy9kb3ducmV2LnhtbFBLBQYAAAAABAAEAPcAAACNAwAAAAA=&#10;">
                  <v:imagedata r:id="rId34" o:title="IMG_1909" croptop="3173f" cropbottom="8239f" cropleft="3325f" cropright="4855f"/>
                  <v:path arrowok="t"/>
                </v:shape>
                <v:oval id="椭圆 6" o:spid="_x0000_s1028" style="position:absolute;left:11381;top:2091;width:1352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ij8AA&#10;AADbAAAADwAAAGRycy9kb3ducmV2LnhtbESPzYrCQBCE78K+w9ALXmSdmEPQ6CiyIOjRH/DaZHqT&#10;4ExPyPRqfHtHWNhjUVVfUavN4J26Ux/bwAZm0wwUcRVsy7WBy3n3NQcVBdmiC0wGnhRhs/4YrbC0&#10;4cFHup+kVgnCsUQDjUhXah2rhjzGaeiIk/cTeo+SZF9r2+Mjwb3TeZYV2mPLaaHBjr4bqm6nX29g&#10;+9TijnGxm9iCi0Ku8YBubsz4c9guQQkN8h/+a++tgTyH95f0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hij8AAAADbAAAADwAAAAAAAAAAAAAAAACYAgAAZHJzL2Rvd25y&#10;ZXYueG1sUEsFBgAAAAAEAAQA9QAAAIUDAAAAAA==&#10;" filled="f" strokecolor="red" strokeweight="1pt">
                  <v:stroke joinstyle="miter"/>
                </v:oval>
                <v:oval id="椭圆 8" o:spid="_x0000_s1029" style="position:absolute;left:3793;top:10749;width:1498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PzV8MA&#10;AADbAAAADwAAAGRycy9kb3ducmV2LnhtbESPQWsCMRSE7wX/Q3hCbzVbbUvZGkUEwZ5KVVp6e2ye&#10;m9B9L+sm6vrvG0HocZiZb5jpvOdGnaiLPoiBx1EBiqQK1kttYLddPbyCignFYhOEDFwownw2uJti&#10;acNZPum0SbXKEIklGnAptaXWsXLEGEehJcnePnSMKcuu1rbDc4Zzo8dF8aIZveQFhy0tHVW/myMb&#10;2D8v/XfViK8/Dk/ph9/56+LYmPthv3gDlahP/+Fbe20NjCdw/ZJ/gJ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PzV8MAAADbAAAADwAAAAAAAAAAAAAAAACYAgAAZHJzL2Rv&#10;d25yZXYueG1sUEsFBgAAAAAEAAQA9QAAAIgDAAAAAA==&#10;" filled="f" strokecolor="#00b0f0" strokeweight="1pt">
                  <v:stroke joinstyle="miter"/>
                </v:oval>
                <v:oval id="椭圆 12" o:spid="_x0000_s1030" style="position:absolute;left:23930;width:2867;height:6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VuZsEA&#10;AADbAAAADwAAAGRycy9kb3ducmV2LnhtbERPz2vCMBS+C/4P4QleRFM3kFGNZSgyb53dYNdn82zD&#10;mpfSpLXbX78cBh4/vt+7bLSNGKjzxrGC9SoBQVw6bbhS8PlxWr6A8AFZY+OYFPyQh2w/neww1e7O&#10;FxqKUIkYwj5FBXUIbSqlL2uy6FeuJY7czXUWQ4RdJXWH9xhuG/mUJBtp0XBsqLGlQ03ld9FbBYu8&#10;z+XmSvlXfmxHw+/F2+9glJrPxtctiEBjeIj/3Wet4Dmuj1/iD5D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1bmbBAAAA2wAAAA8AAAAAAAAAAAAAAAAAmAIAAGRycy9kb3du&#10;cmV2LnhtbFBLBQYAAAAABAAEAPUAAACGAwAAAAA=&#10;" filled="f" strokecolor="#00b050" strokeweight="1pt">
                  <v:stroke joinstyle="miter"/>
                </v:oval>
                <w10:anchorlock/>
              </v:group>
            </w:pict>
          </mc:Fallback>
        </mc:AlternateContent>
      </w:r>
    </w:p>
    <w:p w:rsidR="00434CE0" w:rsidRPr="005F4F26" w:rsidRDefault="00434CE0" w:rsidP="00126CF0">
      <w:pPr>
        <w:jc w:val="center"/>
      </w:pPr>
      <w:r w:rsidRPr="005F4F26">
        <w:t xml:space="preserve">(a) </w:t>
      </w:r>
      <w:r w:rsidRPr="005F4F26">
        <w:t>载荷</w:t>
      </w:r>
      <w:r w:rsidRPr="005F4F26">
        <w:t>-</w:t>
      </w:r>
      <w:r w:rsidRPr="005F4F26">
        <w:t>位移曲线</w:t>
      </w:r>
      <w:r w:rsidRPr="005F4F26">
        <w:t xml:space="preserve">     (b) </w:t>
      </w:r>
      <w:r w:rsidRPr="005F4F26">
        <w:t>试件破坏情况</w:t>
      </w:r>
    </w:p>
    <w:p w:rsidR="00161F03" w:rsidRPr="005F4F26" w:rsidRDefault="00161F03" w:rsidP="00126CF0">
      <w:pPr>
        <w:jc w:val="center"/>
      </w:pPr>
      <w:r w:rsidRPr="005F4F26">
        <w:rPr>
          <w:rFonts w:hint="eastAsia"/>
        </w:rPr>
        <w:t>(a) Load-Displacement curve  (b) Fai</w:t>
      </w:r>
      <w:r w:rsidRPr="005F4F26">
        <w:t>lure mode</w:t>
      </w:r>
    </w:p>
    <w:p w:rsidR="00434CE0" w:rsidRPr="005F4F26" w:rsidRDefault="00434CE0" w:rsidP="00126CF0">
      <w:pPr>
        <w:jc w:val="center"/>
      </w:pPr>
      <w:r w:rsidRPr="005F4F26">
        <w:t>图</w:t>
      </w:r>
      <w:r w:rsidR="00F865B2" w:rsidRPr="005F4F26">
        <w:t>6</w:t>
      </w:r>
      <w:r w:rsidRPr="005F4F26">
        <w:t xml:space="preserve"> Ф100mm</w:t>
      </w:r>
      <w:r w:rsidRPr="005F4F26">
        <w:t>开口</w:t>
      </w:r>
      <w:r w:rsidRPr="005F4F26">
        <w:t>[0]</w:t>
      </w:r>
      <w:r w:rsidRPr="005F4F26">
        <w:rPr>
          <w:vertAlign w:val="subscript"/>
        </w:rPr>
        <w:t>10</w:t>
      </w:r>
      <w:r w:rsidRPr="005F4F26">
        <w:t>单向铺层层合板</w:t>
      </w:r>
    </w:p>
    <w:p w:rsidR="00161F03" w:rsidRPr="005F4F26" w:rsidRDefault="00161F03" w:rsidP="00126CF0">
      <w:pPr>
        <w:jc w:val="center"/>
      </w:pPr>
      <w:r w:rsidRPr="005F4F26">
        <w:rPr>
          <w:rFonts w:hint="eastAsia"/>
        </w:rPr>
        <w:t>Fig.</w:t>
      </w:r>
      <w:r w:rsidR="00F865B2" w:rsidRPr="005F4F26">
        <w:t>6</w:t>
      </w:r>
      <w:r w:rsidRPr="005F4F26">
        <w:rPr>
          <w:rFonts w:hint="eastAsia"/>
        </w:rPr>
        <w:t xml:space="preserve"> </w:t>
      </w:r>
      <w:r w:rsidRPr="005F4F26">
        <w:rPr>
          <w:szCs w:val="21"/>
        </w:rPr>
        <w:t>[0]</w:t>
      </w:r>
      <w:r w:rsidRPr="005F4F26">
        <w:rPr>
          <w:szCs w:val="21"/>
          <w:vertAlign w:val="subscript"/>
        </w:rPr>
        <w:t>10</w:t>
      </w:r>
      <w:r w:rsidRPr="005F4F26">
        <w:rPr>
          <w:szCs w:val="21"/>
        </w:rPr>
        <w:t xml:space="preserve"> </w:t>
      </w:r>
      <w:r w:rsidRPr="005F4F26">
        <w:t xml:space="preserve">laminate with </w:t>
      </w:r>
      <w:r w:rsidRPr="005F4F26">
        <w:rPr>
          <w:szCs w:val="21"/>
        </w:rPr>
        <w:t>Ф100mm cutout</w:t>
      </w:r>
    </w:p>
    <w:p w:rsidR="00434CE0" w:rsidRPr="005F4F26" w:rsidRDefault="00434CE0" w:rsidP="00126CF0">
      <w:pPr>
        <w:ind w:firstLine="420"/>
      </w:pPr>
      <w:r w:rsidRPr="005F4F26">
        <w:t>由于实验载荷</w:t>
      </w:r>
      <w:r w:rsidRPr="005F4F26">
        <w:t>-</w:t>
      </w:r>
      <w:r w:rsidRPr="005F4F26">
        <w:t>位移曲线不能充分体现开口层</w:t>
      </w:r>
      <w:r w:rsidRPr="005F4F26">
        <w:t>合板在实验测试过程中出现的破坏情况，我们采用</w:t>
      </w:r>
      <w:r w:rsidRPr="005F4F26">
        <w:t>3D DIC</w:t>
      </w:r>
      <w:r w:rsidRPr="005F4F26">
        <w:t>检测技术，测量试件表面的应变分布情况，以此来进行开口层合板在拉伸过程中出现的破坏模式分析。在处理各开口复合材料层合板</w:t>
      </w:r>
      <w:r w:rsidRPr="005F4F26">
        <w:t>DIC</w:t>
      </w:r>
      <w:r w:rsidRPr="005F4F26">
        <w:t>数据时，我们均以</w:t>
      </w:r>
      <w:r w:rsidRPr="005F4F26">
        <w:t>0kN</w:t>
      </w:r>
      <w:r w:rsidRPr="005F4F26">
        <w:t>载荷下所拍摄的散斑图像作为参考图像，图像相关处理后的部分结果</w:t>
      </w:r>
      <w:r w:rsidR="006F0814" w:rsidRPr="005F4F26">
        <w:rPr>
          <w:rFonts w:hint="eastAsia"/>
        </w:rPr>
        <w:t>如</w:t>
      </w:r>
      <w:r w:rsidRPr="005F4F26">
        <w:t>图</w:t>
      </w:r>
      <w:r w:rsidR="00F865B2" w:rsidRPr="005F4F26">
        <w:t>7</w:t>
      </w:r>
      <w:r w:rsidRPr="005F4F26">
        <w:t>~</w:t>
      </w:r>
      <w:r w:rsidRPr="005F4F26">
        <w:t>图</w:t>
      </w:r>
      <w:r w:rsidR="00F865B2" w:rsidRPr="005F4F26">
        <w:t>9</w:t>
      </w:r>
      <w:r w:rsidRPr="005F4F26">
        <w:t>所示。图</w:t>
      </w:r>
      <w:r w:rsidR="00F865B2" w:rsidRPr="005F4F26">
        <w:t>7</w:t>
      </w:r>
      <w:r w:rsidRPr="005F4F26">
        <w:t>a</w:t>
      </w:r>
      <w:r w:rsidRPr="005F4F26">
        <w:t>中的坐标系，</w:t>
      </w:r>
      <w:r w:rsidRPr="005F4F26">
        <w:t>Y</w:t>
      </w:r>
      <w:r w:rsidRPr="005F4F26">
        <w:t>方向为试件拉伸加载方向，</w:t>
      </w:r>
      <w:r w:rsidR="00DF323A" w:rsidRPr="005F4F26">
        <w:t>ε</w:t>
      </w:r>
      <w:r w:rsidR="00DF323A" w:rsidRPr="005F4F26">
        <w:rPr>
          <w:vertAlign w:val="subscript"/>
        </w:rPr>
        <w:t>x</w:t>
      </w:r>
      <w:r w:rsidR="00DF323A" w:rsidRPr="005F4F26">
        <w:rPr>
          <w:rFonts w:hint="eastAsia"/>
        </w:rPr>
        <w:t>、</w:t>
      </w:r>
      <w:r w:rsidR="00DF323A" w:rsidRPr="005F4F26">
        <w:t>ε</w:t>
      </w:r>
      <w:r w:rsidR="00DF323A" w:rsidRPr="005F4F26">
        <w:rPr>
          <w:rFonts w:hint="eastAsia"/>
          <w:vertAlign w:val="subscript"/>
        </w:rPr>
        <w:t>y</w:t>
      </w:r>
      <w:r w:rsidRPr="005F4F26">
        <w:t>分别为</w:t>
      </w:r>
      <w:r w:rsidRPr="005F4F26">
        <w:t>x</w:t>
      </w:r>
      <w:r w:rsidRPr="005F4F26">
        <w:t>轴、</w:t>
      </w:r>
      <w:r w:rsidRPr="005F4F26">
        <w:t>y</w:t>
      </w:r>
      <w:r w:rsidRPr="005F4F26">
        <w:t>轴方向上的应变，</w:t>
      </w:r>
      <w:r w:rsidR="00DF323A" w:rsidRPr="005F4F26">
        <w:t>ε</w:t>
      </w:r>
      <w:r w:rsidR="00DF323A" w:rsidRPr="005F4F26">
        <w:rPr>
          <w:vertAlign w:val="subscript"/>
        </w:rPr>
        <w:t>1</w:t>
      </w:r>
      <w:r w:rsidRPr="005F4F26">
        <w:t>、</w:t>
      </w:r>
      <w:r w:rsidR="00DF323A" w:rsidRPr="005F4F26">
        <w:t>ε</w:t>
      </w:r>
      <w:r w:rsidR="00DF323A" w:rsidRPr="005F4F26">
        <w:rPr>
          <w:vertAlign w:val="subscript"/>
        </w:rPr>
        <w:t>2</w:t>
      </w:r>
      <w:r w:rsidRPr="005F4F26">
        <w:t>为主应变。</w:t>
      </w:r>
    </w:p>
    <w:p w:rsidR="0089274D" w:rsidRPr="00384CAB" w:rsidRDefault="0089274D" w:rsidP="0089274D">
      <w:pPr>
        <w:rPr>
          <w:noProof/>
          <w:szCs w:val="21"/>
        </w:rPr>
      </w:pPr>
      <w:r w:rsidRPr="00384CAB">
        <w:rPr>
          <w:szCs w:val="21"/>
        </w:rPr>
        <w:object w:dxaOrig="8940" w:dyaOrig="7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56.25pt" o:ole="">
            <v:imagedata r:id="rId35" o:title=""/>
          </v:shape>
          <o:OLEObject Type="Embed" ProgID="Visio.Drawing.15" ShapeID="_x0000_i1025" DrawAspect="Content" ObjectID="_1589032930" r:id="rId36"/>
        </w:object>
      </w:r>
      <w:r w:rsidR="00B260F4">
        <w:rPr>
          <w:noProof/>
          <w:szCs w:val="21"/>
        </w:rPr>
        <w:drawing>
          <wp:inline distT="0" distB="0" distL="0" distR="0">
            <wp:extent cx="876300" cy="714375"/>
            <wp:effectExtent l="0" t="0" r="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7" cstate="print">
                      <a:extLst>
                        <a:ext uri="{28A0092B-C50C-407E-A947-70E740481C1C}">
                          <a14:useLocalDpi xmlns:a14="http://schemas.microsoft.com/office/drawing/2010/main" val="0"/>
                        </a:ext>
                      </a:extLst>
                    </a:blip>
                    <a:srcRect l="23068" b="-1151"/>
                    <a:stretch>
                      <a:fillRect/>
                    </a:stretch>
                  </pic:blipFill>
                  <pic:spPr bwMode="auto">
                    <a:xfrm>
                      <a:off x="0" y="0"/>
                      <a:ext cx="876300" cy="714375"/>
                    </a:xfrm>
                    <a:prstGeom prst="rect">
                      <a:avLst/>
                    </a:prstGeom>
                    <a:noFill/>
                    <a:ln>
                      <a:noFill/>
                    </a:ln>
                  </pic:spPr>
                </pic:pic>
              </a:graphicData>
            </a:graphic>
          </wp:inline>
        </w:drawing>
      </w:r>
      <w:r w:rsidR="00B260F4">
        <w:rPr>
          <w:noProof/>
          <w:szCs w:val="21"/>
        </w:rPr>
        <w:drawing>
          <wp:inline distT="0" distB="0" distL="0" distR="0">
            <wp:extent cx="914400" cy="714375"/>
            <wp:effectExtent l="0" t="0" r="0" b="0"/>
            <wp:docPr id="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38" cstate="print">
                      <a:extLst>
                        <a:ext uri="{28A0092B-C50C-407E-A947-70E740481C1C}">
                          <a14:useLocalDpi xmlns:a14="http://schemas.microsoft.com/office/drawing/2010/main" val="0"/>
                        </a:ext>
                      </a:extLst>
                    </a:blip>
                    <a:srcRect l="21072" b="447"/>
                    <a:stretch>
                      <a:fillRect/>
                    </a:stretch>
                  </pic:blipFill>
                  <pic:spPr bwMode="auto">
                    <a:xfrm>
                      <a:off x="0" y="0"/>
                      <a:ext cx="914400" cy="714375"/>
                    </a:xfrm>
                    <a:prstGeom prst="rect">
                      <a:avLst/>
                    </a:prstGeom>
                    <a:noFill/>
                    <a:ln>
                      <a:noFill/>
                    </a:ln>
                  </pic:spPr>
                </pic:pic>
              </a:graphicData>
            </a:graphic>
          </wp:inline>
        </w:drawing>
      </w:r>
    </w:p>
    <w:p w:rsidR="0089274D" w:rsidRPr="00384CAB" w:rsidRDefault="0089274D" w:rsidP="0089274D">
      <w:pPr>
        <w:rPr>
          <w:noProof/>
          <w:szCs w:val="21"/>
        </w:rPr>
      </w:pPr>
      <w:r w:rsidRPr="00384CAB">
        <w:rPr>
          <w:noProof/>
          <w:szCs w:val="21"/>
        </w:rPr>
        <w:t>(a)20kN</w:t>
      </w:r>
      <w:r w:rsidRPr="00384CAB">
        <w:rPr>
          <w:noProof/>
          <w:szCs w:val="21"/>
        </w:rPr>
        <w:t>时</w:t>
      </w:r>
      <w:r w:rsidR="00250AF9" w:rsidRPr="00384CAB">
        <w:rPr>
          <w:rFonts w:hint="eastAsia"/>
          <w:noProof/>
          <w:szCs w:val="21"/>
        </w:rPr>
        <w:t>应变</w:t>
      </w:r>
      <w:r w:rsidRPr="005F4F26">
        <w:rPr>
          <w:szCs w:val="21"/>
        </w:rPr>
        <w:t>ε</w:t>
      </w:r>
      <w:r w:rsidRPr="005F4F26">
        <w:rPr>
          <w:szCs w:val="21"/>
          <w:vertAlign w:val="subscript"/>
        </w:rPr>
        <w:t>x</w:t>
      </w:r>
      <w:r w:rsidR="00250AF9" w:rsidRPr="005F4F26">
        <w:rPr>
          <w:szCs w:val="21"/>
        </w:rPr>
        <w:t xml:space="preserve"> </w:t>
      </w:r>
      <w:r w:rsidRPr="005F4F26">
        <w:rPr>
          <w:szCs w:val="21"/>
        </w:rPr>
        <w:t>(b) 20kN</w:t>
      </w:r>
      <w:r w:rsidRPr="005F4F26">
        <w:rPr>
          <w:szCs w:val="21"/>
        </w:rPr>
        <w:t>时</w:t>
      </w:r>
      <w:r w:rsidRPr="005F4F26">
        <w:rPr>
          <w:szCs w:val="21"/>
        </w:rPr>
        <w:t>ε</w:t>
      </w:r>
      <w:r w:rsidRPr="005F4F26">
        <w:rPr>
          <w:szCs w:val="21"/>
          <w:vertAlign w:val="subscript"/>
        </w:rPr>
        <w:t>y</w:t>
      </w:r>
      <w:r w:rsidR="00250AF9" w:rsidRPr="005F4F26">
        <w:rPr>
          <w:szCs w:val="21"/>
        </w:rPr>
        <w:t xml:space="preserve"> </w:t>
      </w:r>
      <w:r w:rsidRPr="005F4F26">
        <w:rPr>
          <w:szCs w:val="21"/>
        </w:rPr>
        <w:t>(c) 30kN</w:t>
      </w:r>
      <w:r w:rsidRPr="005F4F26">
        <w:rPr>
          <w:szCs w:val="21"/>
        </w:rPr>
        <w:t>时</w:t>
      </w:r>
      <w:r w:rsidRPr="005F4F26">
        <w:rPr>
          <w:szCs w:val="21"/>
        </w:rPr>
        <w:t>ε</w:t>
      </w:r>
      <w:r w:rsidRPr="005F4F26">
        <w:rPr>
          <w:szCs w:val="21"/>
          <w:vertAlign w:val="subscript"/>
        </w:rPr>
        <w:t>x</w:t>
      </w:r>
    </w:p>
    <w:p w:rsidR="0089274D" w:rsidRPr="00384CAB" w:rsidRDefault="0089274D" w:rsidP="0089274D">
      <w:pPr>
        <w:rPr>
          <w:noProof/>
          <w:szCs w:val="21"/>
        </w:rPr>
      </w:pPr>
      <w:r w:rsidRPr="00384CAB">
        <w:rPr>
          <w:szCs w:val="21"/>
        </w:rPr>
        <w:t>(a) ε</w:t>
      </w:r>
      <w:r w:rsidRPr="00384CAB">
        <w:rPr>
          <w:szCs w:val="21"/>
          <w:vertAlign w:val="subscript"/>
        </w:rPr>
        <w:t>x</w:t>
      </w:r>
      <w:r w:rsidRPr="00384CAB">
        <w:rPr>
          <w:szCs w:val="21"/>
        </w:rPr>
        <w:t xml:space="preserve"> at 20kN  (b) ε</w:t>
      </w:r>
      <w:r w:rsidRPr="00384CAB">
        <w:rPr>
          <w:szCs w:val="21"/>
          <w:vertAlign w:val="subscript"/>
        </w:rPr>
        <w:t>y</w:t>
      </w:r>
      <w:r w:rsidRPr="00384CAB">
        <w:rPr>
          <w:szCs w:val="21"/>
        </w:rPr>
        <w:t xml:space="preserve"> at 20kN  (c) ε</w:t>
      </w:r>
      <w:r w:rsidRPr="00384CAB">
        <w:rPr>
          <w:szCs w:val="21"/>
          <w:vertAlign w:val="subscript"/>
        </w:rPr>
        <w:t>x</w:t>
      </w:r>
      <w:r w:rsidRPr="00384CAB">
        <w:rPr>
          <w:szCs w:val="21"/>
        </w:rPr>
        <w:t xml:space="preserve"> at 30kN</w:t>
      </w:r>
    </w:p>
    <w:p w:rsidR="0089274D" w:rsidRPr="00384CAB" w:rsidRDefault="00B260F4" w:rsidP="0089274D">
      <w:pPr>
        <w:jc w:val="center"/>
        <w:rPr>
          <w:noProof/>
          <w:szCs w:val="21"/>
        </w:rPr>
      </w:pPr>
      <w:r>
        <w:rPr>
          <w:noProof/>
          <w:szCs w:val="21"/>
        </w:rPr>
        <w:drawing>
          <wp:inline distT="0" distB="0" distL="0" distR="0">
            <wp:extent cx="971550" cy="762000"/>
            <wp:effectExtent l="0" t="0" r="0" b="0"/>
            <wp:docPr id="2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9" cstate="print">
                      <a:extLst>
                        <a:ext uri="{28A0092B-C50C-407E-A947-70E740481C1C}">
                          <a14:useLocalDpi xmlns:a14="http://schemas.microsoft.com/office/drawing/2010/main" val="0"/>
                        </a:ext>
                      </a:extLst>
                    </a:blip>
                    <a:srcRect l="21072" b="447"/>
                    <a:stretch>
                      <a:fillRect/>
                    </a:stretch>
                  </pic:blipFill>
                  <pic:spPr bwMode="auto">
                    <a:xfrm>
                      <a:off x="0" y="0"/>
                      <a:ext cx="971550" cy="762000"/>
                    </a:xfrm>
                    <a:prstGeom prst="rect">
                      <a:avLst/>
                    </a:prstGeom>
                    <a:noFill/>
                    <a:ln>
                      <a:noFill/>
                    </a:ln>
                  </pic:spPr>
                </pic:pic>
              </a:graphicData>
            </a:graphic>
          </wp:inline>
        </w:drawing>
      </w:r>
      <w:r w:rsidR="0089274D" w:rsidRPr="00384CAB">
        <w:rPr>
          <w:noProof/>
          <w:szCs w:val="21"/>
        </w:rPr>
        <w:t xml:space="preserve">  </w:t>
      </w:r>
      <w:r>
        <w:rPr>
          <w:noProof/>
          <w:szCs w:val="21"/>
        </w:rPr>
        <w:drawing>
          <wp:inline distT="0" distB="0" distL="0" distR="0">
            <wp:extent cx="1181100" cy="790575"/>
            <wp:effectExtent l="0" t="0" r="0" b="0"/>
            <wp:docPr id="27" name="图片 79" descr="IMG_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descr="IMG_18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1100" cy="790575"/>
                    </a:xfrm>
                    <a:prstGeom prst="rect">
                      <a:avLst/>
                    </a:prstGeom>
                    <a:noFill/>
                    <a:ln>
                      <a:noFill/>
                    </a:ln>
                  </pic:spPr>
                </pic:pic>
              </a:graphicData>
            </a:graphic>
          </wp:inline>
        </w:drawing>
      </w:r>
    </w:p>
    <w:p w:rsidR="0089274D" w:rsidRPr="00384CAB" w:rsidRDefault="0089274D" w:rsidP="0089274D">
      <w:pPr>
        <w:jc w:val="center"/>
        <w:rPr>
          <w:szCs w:val="21"/>
        </w:rPr>
      </w:pPr>
      <w:r w:rsidRPr="00384CAB">
        <w:rPr>
          <w:szCs w:val="21"/>
        </w:rPr>
        <w:t>(d) 56kN</w:t>
      </w:r>
      <w:r w:rsidRPr="00384CAB">
        <w:rPr>
          <w:szCs w:val="21"/>
        </w:rPr>
        <w:t>时</w:t>
      </w:r>
      <w:r w:rsidRPr="005F4F26">
        <w:rPr>
          <w:szCs w:val="21"/>
        </w:rPr>
        <w:t>ε</w:t>
      </w:r>
      <w:r w:rsidRPr="005F4F26">
        <w:rPr>
          <w:szCs w:val="21"/>
          <w:vertAlign w:val="subscript"/>
        </w:rPr>
        <w:t>x</w:t>
      </w:r>
      <w:r w:rsidRPr="00384CAB">
        <w:rPr>
          <w:szCs w:val="21"/>
        </w:rPr>
        <w:t xml:space="preserve">      (e) </w:t>
      </w:r>
      <w:r w:rsidRPr="00384CAB">
        <w:rPr>
          <w:szCs w:val="21"/>
        </w:rPr>
        <w:t>破坏情况</w:t>
      </w:r>
    </w:p>
    <w:p w:rsidR="0089274D" w:rsidRPr="00384CAB" w:rsidRDefault="0089274D" w:rsidP="0089274D">
      <w:pPr>
        <w:jc w:val="center"/>
        <w:rPr>
          <w:noProof/>
          <w:szCs w:val="21"/>
        </w:rPr>
      </w:pPr>
      <w:r w:rsidRPr="005F4F26">
        <w:rPr>
          <w:szCs w:val="21"/>
        </w:rPr>
        <w:t>(d) ε</w:t>
      </w:r>
      <w:r w:rsidRPr="005F4F26">
        <w:rPr>
          <w:szCs w:val="21"/>
          <w:vertAlign w:val="subscript"/>
        </w:rPr>
        <w:t>x</w:t>
      </w:r>
      <w:r w:rsidRPr="005F4F26">
        <w:rPr>
          <w:szCs w:val="21"/>
        </w:rPr>
        <w:t xml:space="preserve"> at 56kN     (e) Failure </w:t>
      </w:r>
      <w:r w:rsidR="00250AF9" w:rsidRPr="005F4F26">
        <w:rPr>
          <w:szCs w:val="21"/>
        </w:rPr>
        <w:t>mode</w:t>
      </w:r>
    </w:p>
    <w:p w:rsidR="0089274D" w:rsidRPr="00384CAB" w:rsidRDefault="0089274D" w:rsidP="0089274D">
      <w:pPr>
        <w:jc w:val="center"/>
        <w:rPr>
          <w:szCs w:val="21"/>
        </w:rPr>
      </w:pPr>
      <w:bookmarkStart w:id="60" w:name="_Ref453317242"/>
      <w:r w:rsidRPr="00384CAB">
        <w:rPr>
          <w:szCs w:val="21"/>
        </w:rPr>
        <w:t>图</w:t>
      </w:r>
      <w:bookmarkEnd w:id="60"/>
      <w:r w:rsidRPr="00384CAB">
        <w:rPr>
          <w:szCs w:val="21"/>
        </w:rPr>
        <w:t>7 [0]</w:t>
      </w:r>
      <w:r w:rsidRPr="00384CAB">
        <w:rPr>
          <w:szCs w:val="21"/>
          <w:vertAlign w:val="subscript"/>
        </w:rPr>
        <w:t>10</w:t>
      </w:r>
      <w:r w:rsidRPr="00384CAB">
        <w:rPr>
          <w:szCs w:val="21"/>
        </w:rPr>
        <w:t>铺层</w:t>
      </w:r>
      <w:r w:rsidRPr="00384CAB">
        <w:rPr>
          <w:szCs w:val="21"/>
        </w:rPr>
        <w:t>Ф80mm</w:t>
      </w:r>
      <w:r w:rsidRPr="00384CAB">
        <w:rPr>
          <w:szCs w:val="21"/>
        </w:rPr>
        <w:t>开口层合板</w:t>
      </w:r>
    </w:p>
    <w:p w:rsidR="0089274D" w:rsidRPr="00384CAB" w:rsidRDefault="0089274D" w:rsidP="0089274D">
      <w:pPr>
        <w:jc w:val="center"/>
        <w:rPr>
          <w:szCs w:val="21"/>
        </w:rPr>
      </w:pPr>
      <w:r w:rsidRPr="00384CAB">
        <w:t xml:space="preserve">Fig.7 </w:t>
      </w:r>
      <w:r w:rsidRPr="00384CAB">
        <w:rPr>
          <w:szCs w:val="21"/>
        </w:rPr>
        <w:t>[0]</w:t>
      </w:r>
      <w:r w:rsidRPr="00384CAB">
        <w:rPr>
          <w:szCs w:val="21"/>
          <w:vertAlign w:val="subscript"/>
        </w:rPr>
        <w:t>10</w:t>
      </w:r>
      <w:r w:rsidRPr="00384CAB">
        <w:rPr>
          <w:szCs w:val="21"/>
        </w:rPr>
        <w:t xml:space="preserve"> </w:t>
      </w:r>
      <w:r w:rsidRPr="00384CAB">
        <w:t xml:space="preserve">laminate with </w:t>
      </w:r>
      <w:r w:rsidRPr="00384CAB">
        <w:rPr>
          <w:szCs w:val="21"/>
        </w:rPr>
        <w:t>Ф80mm cutout</w:t>
      </w:r>
    </w:p>
    <w:p w:rsidR="0089274D" w:rsidRPr="00384CAB" w:rsidRDefault="00B260F4" w:rsidP="0089274D">
      <w:pPr>
        <w:jc w:val="center"/>
      </w:pPr>
      <w:r>
        <w:rPr>
          <w:noProof/>
          <w:szCs w:val="21"/>
        </w:rPr>
        <w:drawing>
          <wp:inline distT="0" distB="0" distL="0" distR="0">
            <wp:extent cx="1000125" cy="800100"/>
            <wp:effectExtent l="0" t="0" r="0" b="0"/>
            <wp:docPr id="28" name="图片 28"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坐标轴"/>
                    <pic:cNvPicPr>
                      <a:picLocks noChangeAspect="1" noChangeArrowheads="1"/>
                    </pic:cNvPicPr>
                  </pic:nvPicPr>
                  <pic:blipFill>
                    <a:blip r:embed="rId41" cstate="print">
                      <a:extLst>
                        <a:ext uri="{28A0092B-C50C-407E-A947-70E740481C1C}">
                          <a14:useLocalDpi xmlns:a14="http://schemas.microsoft.com/office/drawing/2010/main" val="0"/>
                        </a:ext>
                      </a:extLst>
                    </a:blip>
                    <a:srcRect l="2618" b="6876"/>
                    <a:stretch>
                      <a:fillRect/>
                    </a:stretch>
                  </pic:blipFill>
                  <pic:spPr bwMode="auto">
                    <a:xfrm>
                      <a:off x="0" y="0"/>
                      <a:ext cx="1000125" cy="800100"/>
                    </a:xfrm>
                    <a:prstGeom prst="rect">
                      <a:avLst/>
                    </a:prstGeom>
                    <a:noFill/>
                    <a:ln>
                      <a:noFill/>
                    </a:ln>
                  </pic:spPr>
                </pic:pic>
              </a:graphicData>
            </a:graphic>
          </wp:inline>
        </w:drawing>
      </w:r>
      <w:r>
        <w:rPr>
          <w:noProof/>
          <w:szCs w:val="21"/>
        </w:rPr>
        <w:drawing>
          <wp:inline distT="0" distB="0" distL="0" distR="0">
            <wp:extent cx="1019175" cy="809625"/>
            <wp:effectExtent l="0" t="0" r="0" b="0"/>
            <wp:docPr id="2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42" cstate="print">
                      <a:extLst>
                        <a:ext uri="{28A0092B-C50C-407E-A947-70E740481C1C}">
                          <a14:useLocalDpi xmlns:a14="http://schemas.microsoft.com/office/drawing/2010/main" val="0"/>
                        </a:ext>
                      </a:extLst>
                    </a:blip>
                    <a:srcRect l="22070" b="447"/>
                    <a:stretch>
                      <a:fillRect/>
                    </a:stretch>
                  </pic:blipFill>
                  <pic:spPr bwMode="auto">
                    <a:xfrm>
                      <a:off x="0" y="0"/>
                      <a:ext cx="1019175" cy="809625"/>
                    </a:xfrm>
                    <a:prstGeom prst="rect">
                      <a:avLst/>
                    </a:prstGeom>
                    <a:noFill/>
                    <a:ln>
                      <a:noFill/>
                    </a:ln>
                  </pic:spPr>
                </pic:pic>
              </a:graphicData>
            </a:graphic>
          </wp:inline>
        </w:drawing>
      </w:r>
      <w:r>
        <w:rPr>
          <w:noProof/>
        </w:rPr>
        <mc:AlternateContent>
          <mc:Choice Requires="wpg">
            <w:drawing>
              <wp:inline distT="0" distB="0" distL="0" distR="0">
                <wp:extent cx="804545" cy="800100"/>
                <wp:effectExtent l="9525" t="1905" r="0" b="0"/>
                <wp:docPr id="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4545" cy="800100"/>
                          <a:chOff x="9493" y="1334"/>
                          <a:chExt cx="1267" cy="1260"/>
                        </a:xfrm>
                      </wpg:grpSpPr>
                      <pic:pic xmlns:pic="http://schemas.openxmlformats.org/drawingml/2006/picture">
                        <pic:nvPicPr>
                          <pic:cNvPr id="5" name="图片 95" descr="IMG_1852"/>
                          <pic:cNvPicPr>
                            <a:picLocks noChangeAspect="1" noChangeArrowheads="1"/>
                          </pic:cNvPicPr>
                        </pic:nvPicPr>
                        <pic:blipFill>
                          <a:blip r:embed="rId43" cstate="print">
                            <a:extLst>
                              <a:ext uri="{28A0092B-C50C-407E-A947-70E740481C1C}">
                                <a14:useLocalDpi xmlns:a14="http://schemas.microsoft.com/office/drawing/2010/main" val="0"/>
                              </a:ext>
                            </a:extLst>
                          </a:blip>
                          <a:srcRect l="21255" t="20609" r="28783" b="12460"/>
                          <a:stretch>
                            <a:fillRect/>
                          </a:stretch>
                        </pic:blipFill>
                        <pic:spPr bwMode="auto">
                          <a:xfrm rot="-5400000">
                            <a:off x="9567" y="1400"/>
                            <a:ext cx="1260" cy="1127"/>
                          </a:xfrm>
                          <a:prstGeom prst="rect">
                            <a:avLst/>
                          </a:prstGeom>
                          <a:noFill/>
                          <a:extLst>
                            <a:ext uri="{909E8E84-426E-40DD-AFC4-6F175D3DCCD1}">
                              <a14:hiddenFill xmlns:a14="http://schemas.microsoft.com/office/drawing/2010/main">
                                <a:solidFill>
                                  <a:srgbClr val="FFFFFF"/>
                                </a:solidFill>
                              </a14:hiddenFill>
                            </a:ext>
                          </a:extLst>
                        </pic:spPr>
                      </pic:pic>
                      <wps:wsp>
                        <wps:cNvPr id="6" name="椭圆 6"/>
                        <wps:cNvSpPr>
                          <a:spLocks noChangeArrowheads="1"/>
                        </wps:cNvSpPr>
                        <wps:spPr bwMode="auto">
                          <a:xfrm>
                            <a:off x="9493" y="1833"/>
                            <a:ext cx="540" cy="162"/>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ectangle 25"/>
                        <wps:cNvSpPr>
                          <a:spLocks noChangeArrowheads="1"/>
                        </wps:cNvSpPr>
                        <wps:spPr bwMode="auto">
                          <a:xfrm>
                            <a:off x="9493" y="1506"/>
                            <a:ext cx="90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44546A"/>
                                </a:solidFill>
                                <a:miter lim="800000"/>
                                <a:headEnd/>
                                <a:tailEnd/>
                              </a14:hiddenLine>
                            </a:ext>
                          </a:extLst>
                        </wps:spPr>
                        <wps:txbx>
                          <w:txbxContent>
                            <w:p w:rsidR="001B1023" w:rsidRPr="00F5788D" w:rsidRDefault="001B1023" w:rsidP="0089274D">
                              <w:pPr>
                                <w:rPr>
                                  <w:color w:val="FF0000"/>
                                  <w:sz w:val="18"/>
                                </w:rPr>
                              </w:pPr>
                              <w:r>
                                <w:rPr>
                                  <w:rFonts w:hint="eastAsia"/>
                                  <w:color w:val="FF0000"/>
                                  <w:sz w:val="18"/>
                                </w:rPr>
                                <w:t>F</w:t>
                              </w:r>
                              <w:r>
                                <w:rPr>
                                  <w:color w:val="FF0000"/>
                                  <w:sz w:val="18"/>
                                </w:rPr>
                                <w:t>racture</w:t>
                              </w:r>
                            </w:p>
                          </w:txbxContent>
                        </wps:txbx>
                        <wps:bodyPr rot="0" vert="horz" wrap="square" lIns="91440" tIns="45720" rIns="91440" bIns="45720" anchor="t" anchorCtr="0" upright="1">
                          <a:noAutofit/>
                        </wps:bodyPr>
                      </wps:wsp>
                    </wpg:wgp>
                  </a:graphicData>
                </a:graphic>
              </wp:inline>
            </w:drawing>
          </mc:Choice>
          <mc:Fallback>
            <w:pict>
              <v:group id="Group 22" o:spid="_x0000_s1026" style="width:63.35pt;height:63pt;mso-position-horizontal-relative:char;mso-position-vertical-relative:line" coordorigin="9493,1334" coordsize="1267,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">
                <v:shape id="图片 95" o:spid="_x0000_s1027" type="#_x0000_t75" alt="IMG_1852" style="position:absolute;left:9567;top:1400;width:1260;height:112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BCkLDAAAA2gAAAA8AAABkcnMvZG93bnJldi54bWxEj91qAjEUhO8LvkM4gnc1UWlZtkYp/mB7&#10;U6j2AU43x83SzcmSRHf79k1B8HKYmW+Y5XpwrbhSiI1nDbOpAkFcedNwreHrtH8sQMSEbLD1TBp+&#10;KcJ6NXpYYml8z590PaZaZAjHEjXYlLpSylhZchinviPO3tkHhynLUEsTsM9w18q5Us/SYcN5wWJH&#10;G0vVz/HiNCy6Ta+26mzCe7E7yNP3UHzsrdaT8fD6AiLRkO7hW/vNaHiC/yv5BsjV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EKQsMAAADaAAAADwAAAAAAAAAAAAAAAACf&#10;AgAAZHJzL2Rvd25yZXYueG1sUEsFBgAAAAAEAAQA9wAAAI8DAAAAAA==&#10;">
                  <v:imagedata r:id="rId44" o:title="IMG_1852" croptop="13506f" cropbottom="8166f" cropleft="13930f" cropright="18863f"/>
                </v:shape>
                <v:oval id="椭圆 6" o:spid="_x0000_s1028" style="position:absolute;left:9493;top:1833;width:540;height:1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gb78A&#10;AADaAAAADwAAAGRycy9kb3ducmV2LnhtbESPQWsCMRSE7wX/Q3gFL0Wz9RB0NYoIQj1qC14fm+fu&#10;0uRl2bzq+u8bQfA4zMw3zGozBK+u1Kc2soXPaQGKuIqu5drCz/d+MgeVBNmhj0wW7pRgsx69rbB0&#10;8cZHup6kVhnCqUQLjUhXap2qhgKmaeyIs3eJfUDJsq+16/GW4cHrWVEYHbDlvNBgR7uGqt/TX7Cw&#10;vWvxx7TYfzjDxsg5HdDPrR2/D9slKKFBXuFn+8tZMPC4km+AXv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hyBvvwAAANoAAAAPAAAAAAAAAAAAAAAAAJgCAABkcnMvZG93bnJl&#10;di54bWxQSwUGAAAAAAQABAD1AAAAhAMAAAAA&#10;" filled="f" strokecolor="red" strokeweight="1pt">
                  <v:stroke joinstyle="miter"/>
                </v:oval>
                <v:rect id="Rectangle 25" o:spid="_x0000_s1029" style="position:absolute;left:9493;top:1506;width:900;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jYCcQA&#10;AADaAAAADwAAAGRycy9kb3ducmV2LnhtbESPT2vCQBTE74LfYXmFXqRurGBD6iaI0tKr0RZye2Rf&#10;86fZtyG7jem37wqCx2FmfsNss8l0YqTBNZYVrJYRCOLS6oYrBefT21MMwnlkjZ1lUvBHDrJ0Ptti&#10;ou2FjzTmvhIBwi5BBbX3fSKlK2sy6Ja2Jw7etx0M+iCHSuoBLwFuOvkcRRtpsOGwUGNP+5rKn/zX&#10;KMiLL7/vD5vTp2zbIn4/rmlRrJV6fJh2ryA8Tf4evrU/tIIXuF4JN0C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I2AnEAAAA2gAAAA8AAAAAAAAAAAAAAAAAmAIAAGRycy9k&#10;b3ducmV2LnhtbFBLBQYAAAAABAAEAPUAAACJAwAAAAA=&#10;" filled="f" stroked="f" strokecolor="#44546a">
                  <v:textbox>
                    <w:txbxContent>
                      <w:p w:rsidR="001B1023" w:rsidRPr="00F5788D" w:rsidRDefault="001B1023" w:rsidP="0089274D">
                        <w:pPr>
                          <w:rPr>
                            <w:color w:val="FF0000"/>
                            <w:sz w:val="18"/>
                          </w:rPr>
                        </w:pPr>
                        <w:r>
                          <w:rPr>
                            <w:rFonts w:hint="eastAsia"/>
                            <w:color w:val="FF0000"/>
                            <w:sz w:val="18"/>
                          </w:rPr>
                          <w:t>F</w:t>
                        </w:r>
                        <w:r>
                          <w:rPr>
                            <w:color w:val="FF0000"/>
                            <w:sz w:val="18"/>
                          </w:rPr>
                          <w:t>racture</w:t>
                        </w:r>
                      </w:p>
                    </w:txbxContent>
                  </v:textbox>
                </v:rect>
                <w10:anchorlock/>
              </v:group>
            </w:pict>
          </mc:Fallback>
        </mc:AlternateContent>
      </w:r>
    </w:p>
    <w:p w:rsidR="0089274D" w:rsidRPr="00384CAB" w:rsidRDefault="0089274D" w:rsidP="0089274D">
      <w:pPr>
        <w:jc w:val="center"/>
        <w:rPr>
          <w:szCs w:val="21"/>
        </w:rPr>
      </w:pPr>
      <w:r w:rsidRPr="00384CAB">
        <w:rPr>
          <w:szCs w:val="21"/>
        </w:rPr>
        <w:t>(a) 1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b) 2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c) </w:t>
      </w:r>
      <w:r w:rsidRPr="00384CAB">
        <w:rPr>
          <w:szCs w:val="21"/>
        </w:rPr>
        <w:t>破坏情况</w:t>
      </w:r>
    </w:p>
    <w:p w:rsidR="0089274D" w:rsidRPr="00384CAB" w:rsidRDefault="0089274D" w:rsidP="0089274D">
      <w:pPr>
        <w:jc w:val="center"/>
      </w:pPr>
      <w:r w:rsidRPr="005F4F26">
        <w:rPr>
          <w:szCs w:val="21"/>
        </w:rPr>
        <w:t>(a) ε</w:t>
      </w:r>
      <w:r w:rsidRPr="005F4F26">
        <w:rPr>
          <w:szCs w:val="21"/>
          <w:vertAlign w:val="subscript"/>
        </w:rPr>
        <w:t>1</w:t>
      </w:r>
      <w:r w:rsidRPr="005F4F26">
        <w:rPr>
          <w:szCs w:val="21"/>
        </w:rPr>
        <w:t xml:space="preserve"> at 17kN   (b) ε</w:t>
      </w:r>
      <w:r w:rsidRPr="005F4F26">
        <w:rPr>
          <w:szCs w:val="21"/>
          <w:vertAlign w:val="subscript"/>
        </w:rPr>
        <w:t>1</w:t>
      </w:r>
      <w:r w:rsidR="00250AF9" w:rsidRPr="005F4F26">
        <w:rPr>
          <w:szCs w:val="21"/>
        </w:rPr>
        <w:t xml:space="preserve"> at 27kN  </w:t>
      </w:r>
      <w:r w:rsidRPr="005F4F26">
        <w:rPr>
          <w:szCs w:val="21"/>
        </w:rPr>
        <w:t xml:space="preserve">(c) </w:t>
      </w:r>
      <w:r w:rsidRPr="005F4F26">
        <w:rPr>
          <w:rFonts w:hint="eastAsia"/>
          <w:szCs w:val="21"/>
        </w:rPr>
        <w:t>Failure</w:t>
      </w:r>
      <w:r w:rsidR="00250AF9" w:rsidRPr="005F4F26">
        <w:rPr>
          <w:szCs w:val="21"/>
        </w:rPr>
        <w:t xml:space="preserve"> mode</w:t>
      </w:r>
    </w:p>
    <w:p w:rsidR="0089274D" w:rsidRPr="00384CAB" w:rsidRDefault="0089274D" w:rsidP="0089274D">
      <w:pPr>
        <w:jc w:val="center"/>
        <w:rPr>
          <w:szCs w:val="21"/>
        </w:rPr>
      </w:pPr>
      <w:bookmarkStart w:id="61" w:name="_Ref453317895"/>
      <w:r w:rsidRPr="00384CAB">
        <w:rPr>
          <w:szCs w:val="21"/>
        </w:rPr>
        <w:t>图</w:t>
      </w:r>
      <w:bookmarkEnd w:id="61"/>
      <w:r w:rsidRPr="00384CAB">
        <w:rPr>
          <w:szCs w:val="21"/>
        </w:rPr>
        <w:t>8 [0/90]</w:t>
      </w:r>
      <w:r w:rsidRPr="00384CAB">
        <w:rPr>
          <w:szCs w:val="21"/>
          <w:vertAlign w:val="subscript"/>
        </w:rPr>
        <w:t>5</w:t>
      </w:r>
      <w:r w:rsidRPr="00384CAB">
        <w:rPr>
          <w:szCs w:val="21"/>
        </w:rPr>
        <w:t>铺层</w:t>
      </w:r>
      <w:r w:rsidRPr="00384CAB">
        <w:rPr>
          <w:szCs w:val="21"/>
        </w:rPr>
        <w:t>Ф100mm</w:t>
      </w:r>
      <w:r w:rsidRPr="00384CAB">
        <w:rPr>
          <w:szCs w:val="21"/>
        </w:rPr>
        <w:t>开口层合板</w:t>
      </w:r>
    </w:p>
    <w:p w:rsidR="0089274D" w:rsidRPr="00384CAB" w:rsidRDefault="0089274D" w:rsidP="0089274D">
      <w:pPr>
        <w:jc w:val="center"/>
        <w:rPr>
          <w:szCs w:val="21"/>
        </w:rPr>
      </w:pPr>
      <w:r w:rsidRPr="00384CAB">
        <w:t xml:space="preserve">Fig.8 </w:t>
      </w:r>
      <w:r w:rsidRPr="00384CAB">
        <w:rPr>
          <w:szCs w:val="21"/>
        </w:rPr>
        <w:t>[0/90]</w:t>
      </w:r>
      <w:r w:rsidRPr="00384CAB">
        <w:rPr>
          <w:szCs w:val="21"/>
          <w:vertAlign w:val="subscript"/>
        </w:rPr>
        <w:t>5</w:t>
      </w:r>
      <w:r w:rsidRPr="00384CAB">
        <w:rPr>
          <w:szCs w:val="21"/>
        </w:rPr>
        <w:t xml:space="preserve"> </w:t>
      </w:r>
      <w:r w:rsidRPr="00384CAB">
        <w:t xml:space="preserve">laminate with </w:t>
      </w:r>
      <w:r w:rsidRPr="00384CAB">
        <w:rPr>
          <w:szCs w:val="21"/>
        </w:rPr>
        <w:t>Ф100mm cutout</w:t>
      </w:r>
    </w:p>
    <w:p w:rsidR="0089274D" w:rsidRPr="00384CAB" w:rsidRDefault="00B260F4" w:rsidP="0089274D">
      <w:pPr>
        <w:jc w:val="center"/>
        <w:rPr>
          <w:szCs w:val="21"/>
        </w:rPr>
      </w:pPr>
      <w:r>
        <w:rPr>
          <w:noProof/>
          <w:szCs w:val="21"/>
        </w:rPr>
        <w:drawing>
          <wp:inline distT="0" distB="0" distL="0" distR="0">
            <wp:extent cx="1104900" cy="866775"/>
            <wp:effectExtent l="0" t="0" r="0" b="0"/>
            <wp:docPr id="31" name="图片 31"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坐标轴"/>
                    <pic:cNvPicPr>
                      <a:picLocks noChangeAspect="1" noChangeArrowheads="1"/>
                    </pic:cNvPicPr>
                  </pic:nvPicPr>
                  <pic:blipFill>
                    <a:blip r:embed="rId45" cstate="print">
                      <a:extLst>
                        <a:ext uri="{28A0092B-C50C-407E-A947-70E740481C1C}">
                          <a14:useLocalDpi xmlns:a14="http://schemas.microsoft.com/office/drawing/2010/main" val="0"/>
                        </a:ext>
                      </a:extLst>
                    </a:blip>
                    <a:srcRect l="3192" b="6956"/>
                    <a:stretch>
                      <a:fillRect/>
                    </a:stretch>
                  </pic:blipFill>
                  <pic:spPr bwMode="auto">
                    <a:xfrm>
                      <a:off x="0" y="0"/>
                      <a:ext cx="1104900" cy="866775"/>
                    </a:xfrm>
                    <a:prstGeom prst="rect">
                      <a:avLst/>
                    </a:prstGeom>
                    <a:noFill/>
                    <a:ln>
                      <a:noFill/>
                    </a:ln>
                  </pic:spPr>
                </pic:pic>
              </a:graphicData>
            </a:graphic>
          </wp:inline>
        </w:drawing>
      </w:r>
      <w:r>
        <w:rPr>
          <w:noProof/>
          <w:szCs w:val="21"/>
        </w:rPr>
        <w:drawing>
          <wp:inline distT="0" distB="0" distL="0" distR="0">
            <wp:extent cx="1076325" cy="847725"/>
            <wp:effectExtent l="0" t="0" r="0" b="0"/>
            <wp:docPr id="3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46" cstate="print">
                      <a:extLst>
                        <a:ext uri="{28A0092B-C50C-407E-A947-70E740481C1C}">
                          <a14:useLocalDpi xmlns:a14="http://schemas.microsoft.com/office/drawing/2010/main" val="0"/>
                        </a:ext>
                      </a:extLst>
                    </a:blip>
                    <a:srcRect l="21072" b="447"/>
                    <a:stretch>
                      <a:fillRect/>
                    </a:stretch>
                  </pic:blipFill>
                  <pic:spPr bwMode="auto">
                    <a:xfrm>
                      <a:off x="0" y="0"/>
                      <a:ext cx="1076325" cy="847725"/>
                    </a:xfrm>
                    <a:prstGeom prst="rect">
                      <a:avLst/>
                    </a:prstGeom>
                    <a:noFill/>
                    <a:ln>
                      <a:noFill/>
                    </a:ln>
                  </pic:spPr>
                </pic:pic>
              </a:graphicData>
            </a:graphic>
          </wp:inline>
        </w:drawing>
      </w:r>
      <w:r w:rsidR="0089274D" w:rsidRPr="00384CAB">
        <w:rPr>
          <w:szCs w:val="21"/>
        </w:rPr>
        <w:object w:dxaOrig="4425" w:dyaOrig="5700">
          <v:shape id="_x0000_i1026" type="#_x0000_t75" style="width:51pt;height:66pt" o:ole="">
            <v:imagedata r:id="rId47" o:title=""/>
          </v:shape>
          <o:OLEObject Type="Embed" ProgID="Visio.Drawing.15" ShapeID="_x0000_i1026" DrawAspect="Content" ObjectID="_1589032931" r:id="rId48"/>
        </w:object>
      </w:r>
    </w:p>
    <w:p w:rsidR="0089274D" w:rsidRPr="00384CAB" w:rsidRDefault="0089274D" w:rsidP="0089274D">
      <w:pPr>
        <w:jc w:val="center"/>
        <w:rPr>
          <w:szCs w:val="21"/>
        </w:rPr>
      </w:pPr>
      <w:r w:rsidRPr="00384CAB">
        <w:rPr>
          <w:szCs w:val="21"/>
        </w:rPr>
        <w:t>(a) 20kN</w:t>
      </w:r>
      <w:r w:rsidRPr="00384CAB">
        <w:rPr>
          <w:szCs w:val="21"/>
        </w:rPr>
        <w:t>时</w:t>
      </w:r>
      <w:r w:rsidRPr="005F4F26">
        <w:rPr>
          <w:szCs w:val="21"/>
        </w:rPr>
        <w:t>ε</w:t>
      </w:r>
      <w:r w:rsidRPr="005F4F26">
        <w:rPr>
          <w:szCs w:val="21"/>
          <w:vertAlign w:val="subscript"/>
        </w:rPr>
        <w:t>1</w:t>
      </w:r>
      <w:r w:rsidRPr="00384CAB">
        <w:rPr>
          <w:szCs w:val="21"/>
        </w:rPr>
        <w:t xml:space="preserve">   (b) 20kN</w:t>
      </w:r>
      <w:r w:rsidRPr="00384CAB">
        <w:rPr>
          <w:szCs w:val="21"/>
        </w:rPr>
        <w:t>时</w:t>
      </w:r>
      <w:r w:rsidRPr="005F4F26">
        <w:rPr>
          <w:szCs w:val="21"/>
        </w:rPr>
        <w:t>ε</w:t>
      </w:r>
      <w:r w:rsidRPr="005F4F26">
        <w:rPr>
          <w:szCs w:val="21"/>
          <w:vertAlign w:val="subscript"/>
        </w:rPr>
        <w:t>2</w:t>
      </w:r>
      <w:r w:rsidRPr="00384CAB">
        <w:rPr>
          <w:szCs w:val="21"/>
        </w:rPr>
        <w:t xml:space="preserve">    (c) </w:t>
      </w:r>
      <w:r w:rsidRPr="00384CAB">
        <w:rPr>
          <w:szCs w:val="21"/>
        </w:rPr>
        <w:t>破坏情况</w:t>
      </w:r>
    </w:p>
    <w:p w:rsidR="0089274D" w:rsidRPr="00384CAB" w:rsidRDefault="0089274D" w:rsidP="0089274D">
      <w:pPr>
        <w:jc w:val="center"/>
        <w:rPr>
          <w:szCs w:val="21"/>
        </w:rPr>
      </w:pPr>
      <w:r w:rsidRPr="005F4F26">
        <w:rPr>
          <w:szCs w:val="21"/>
        </w:rPr>
        <w:t>(a) ε</w:t>
      </w:r>
      <w:r w:rsidRPr="005F4F26">
        <w:rPr>
          <w:szCs w:val="21"/>
          <w:vertAlign w:val="subscript"/>
        </w:rPr>
        <w:t>1</w:t>
      </w:r>
      <w:r w:rsidRPr="005F4F26">
        <w:rPr>
          <w:szCs w:val="21"/>
        </w:rPr>
        <w:t xml:space="preserve"> at 20kN   (b) ε</w:t>
      </w:r>
      <w:r w:rsidRPr="005F4F26">
        <w:rPr>
          <w:szCs w:val="21"/>
          <w:vertAlign w:val="subscript"/>
        </w:rPr>
        <w:t>2</w:t>
      </w:r>
      <w:r w:rsidR="00250AF9" w:rsidRPr="005F4F26">
        <w:rPr>
          <w:szCs w:val="21"/>
        </w:rPr>
        <w:t xml:space="preserve"> at 20kN  </w:t>
      </w:r>
      <w:r w:rsidRPr="005F4F26">
        <w:rPr>
          <w:szCs w:val="21"/>
        </w:rPr>
        <w:t xml:space="preserve"> (c) </w:t>
      </w:r>
      <w:r w:rsidRPr="005F4F26">
        <w:rPr>
          <w:rFonts w:hint="eastAsia"/>
          <w:szCs w:val="21"/>
        </w:rPr>
        <w:t>Failure</w:t>
      </w:r>
      <w:r w:rsidR="00250AF9" w:rsidRPr="005F4F26">
        <w:rPr>
          <w:szCs w:val="21"/>
        </w:rPr>
        <w:t xml:space="preserve"> mode</w:t>
      </w:r>
    </w:p>
    <w:p w:rsidR="0089274D" w:rsidRPr="00384CAB" w:rsidRDefault="0089274D" w:rsidP="0089274D">
      <w:pPr>
        <w:pStyle w:val="ae"/>
        <w:jc w:val="center"/>
        <w:rPr>
          <w:rFonts w:ascii="Times New Roman" w:eastAsia="宋体" w:hAnsi="Times New Roman"/>
          <w:sz w:val="21"/>
          <w:szCs w:val="21"/>
        </w:rPr>
      </w:pPr>
      <w:bookmarkStart w:id="62" w:name="_Ref453317248"/>
      <w:r w:rsidRPr="00384CAB">
        <w:rPr>
          <w:rFonts w:ascii="Times New Roman" w:eastAsia="宋体" w:hAnsi="Times New Roman"/>
          <w:sz w:val="21"/>
          <w:szCs w:val="21"/>
        </w:rPr>
        <w:t>图</w:t>
      </w:r>
      <w:bookmarkEnd w:id="62"/>
      <w:r w:rsidRPr="00384CAB">
        <w:rPr>
          <w:rFonts w:ascii="Times New Roman" w:eastAsia="宋体" w:hAnsi="Times New Roman"/>
          <w:sz w:val="21"/>
          <w:szCs w:val="21"/>
        </w:rPr>
        <w:t>9 [±45]</w:t>
      </w:r>
      <w:r w:rsidRPr="00384CAB">
        <w:rPr>
          <w:rFonts w:ascii="Times New Roman" w:eastAsia="宋体" w:hAnsi="Times New Roman"/>
          <w:sz w:val="21"/>
          <w:szCs w:val="21"/>
          <w:vertAlign w:val="subscript"/>
        </w:rPr>
        <w:t>5</w:t>
      </w:r>
      <w:r w:rsidRPr="00384CAB">
        <w:rPr>
          <w:rFonts w:ascii="Times New Roman" w:eastAsia="宋体" w:hAnsi="Times New Roman"/>
          <w:sz w:val="21"/>
          <w:szCs w:val="21"/>
        </w:rPr>
        <w:t>铺层</w:t>
      </w:r>
      <w:r w:rsidRPr="00384CAB">
        <w:rPr>
          <w:rFonts w:ascii="Times New Roman" w:eastAsia="宋体" w:hAnsi="Times New Roman"/>
          <w:sz w:val="21"/>
          <w:szCs w:val="21"/>
        </w:rPr>
        <w:t>Ф80mm</w:t>
      </w:r>
      <w:r w:rsidRPr="00384CAB">
        <w:rPr>
          <w:rFonts w:ascii="Times New Roman" w:eastAsia="宋体" w:hAnsi="Times New Roman"/>
          <w:sz w:val="21"/>
          <w:szCs w:val="21"/>
        </w:rPr>
        <w:t>开口层合板</w:t>
      </w:r>
    </w:p>
    <w:p w:rsidR="00AD4D59" w:rsidRPr="005F4F26" w:rsidRDefault="0089274D" w:rsidP="0089274D">
      <w:pPr>
        <w:jc w:val="center"/>
      </w:pPr>
      <w:r w:rsidRPr="005F4F26">
        <w:rPr>
          <w:rFonts w:hint="eastAsia"/>
        </w:rPr>
        <w:t>Fig.</w:t>
      </w:r>
      <w:r w:rsidRPr="005F4F26">
        <w:t>9</w:t>
      </w:r>
      <w:r w:rsidRPr="005F4F26">
        <w:rPr>
          <w:rFonts w:hint="eastAsia"/>
        </w:rPr>
        <w:t xml:space="preserve"> </w:t>
      </w:r>
      <w:r w:rsidRPr="005F4F26">
        <w:rPr>
          <w:szCs w:val="21"/>
        </w:rPr>
        <w:t>[±45]</w:t>
      </w:r>
      <w:r w:rsidRPr="005F4F26">
        <w:rPr>
          <w:szCs w:val="21"/>
          <w:vertAlign w:val="subscript"/>
        </w:rPr>
        <w:t>5</w:t>
      </w:r>
      <w:r w:rsidRPr="005F4F26">
        <w:rPr>
          <w:szCs w:val="21"/>
        </w:rPr>
        <w:t xml:space="preserve"> </w:t>
      </w:r>
      <w:r w:rsidRPr="005F4F26">
        <w:t xml:space="preserve">laminate with </w:t>
      </w:r>
      <w:r w:rsidRPr="005F4F26">
        <w:rPr>
          <w:szCs w:val="21"/>
        </w:rPr>
        <w:t>Ф80mm cutout</w:t>
      </w:r>
    </w:p>
    <w:p w:rsidR="00F5788D" w:rsidRPr="005F4F26" w:rsidRDefault="00F5788D" w:rsidP="00126CF0">
      <w:pPr>
        <w:ind w:firstLine="420"/>
      </w:pPr>
      <w:r w:rsidRPr="005F4F26">
        <w:t>图</w:t>
      </w:r>
      <w:r w:rsidR="00F865B2" w:rsidRPr="005F4F26">
        <w:t>7</w:t>
      </w:r>
      <w:r w:rsidRPr="005F4F26">
        <w:t>为</w:t>
      </w:r>
      <w:r w:rsidRPr="005F4F26">
        <w:t>[0]</w:t>
      </w:r>
      <w:r w:rsidRPr="005F4F26">
        <w:rPr>
          <w:vertAlign w:val="subscript"/>
        </w:rPr>
        <w:t>10</w:t>
      </w:r>
      <w:r w:rsidRPr="005F4F26">
        <w:t>铺层</w:t>
      </w:r>
      <w:r w:rsidRPr="005F4F26">
        <w:t>Ф80mm</w:t>
      </w:r>
      <w:r w:rsidRPr="005F4F26">
        <w:t>开口层合板的部分应变云图，应变值由蓝色到红色连续变化。从图</w:t>
      </w:r>
      <w:r w:rsidR="00F865B2" w:rsidRPr="005F4F26">
        <w:t>7</w:t>
      </w:r>
      <w:r w:rsidRPr="005F4F26">
        <w:t>a</w:t>
      </w:r>
      <w:r w:rsidRPr="005F4F26">
        <w:t>可知，处于圆孔上下的开口孔边区域（红色部分）的应变为负值，表明该区域处于受压应力状态。颜色越红的点，表示压应变值越大。图</w:t>
      </w:r>
      <w:r w:rsidR="00F865B2" w:rsidRPr="005F4F26">
        <w:t>7</w:t>
      </w:r>
      <w:r w:rsidRPr="005F4F26">
        <w:t>b</w:t>
      </w:r>
      <w:r w:rsidRPr="005F4F26">
        <w:t>中，处于圆孔左右的开口孔边区域（蓝色部分）的应变为正值，</w:t>
      </w:r>
      <w:r w:rsidRPr="005F4F26">
        <w:lastRenderedPageBreak/>
        <w:t>表明该区域处于受拉应力状态。颜色越蓝的点，表示拉应变值越大。蓝色最深点，为应力集中位置。对比图</w:t>
      </w:r>
      <w:r w:rsidR="00F865B2" w:rsidRPr="005F4F26">
        <w:t>7</w:t>
      </w:r>
      <w:r w:rsidRPr="005F4F26">
        <w:t>（</w:t>
      </w:r>
      <w:r w:rsidRPr="005F4F26">
        <w:t>b</w:t>
      </w:r>
      <w:r w:rsidRPr="005F4F26">
        <w:t>）</w:t>
      </w:r>
      <w:r w:rsidRPr="005F4F26">
        <w:t>~</w:t>
      </w:r>
      <w:r w:rsidRPr="005F4F26">
        <w:t>（</w:t>
      </w:r>
      <w:r w:rsidRPr="005F4F26">
        <w:t>d</w:t>
      </w:r>
      <w:r w:rsidRPr="005F4F26">
        <w:t>），我们发现结构最先发生破坏的位置处于应力集中的位置。从实验测试的破坏失效过程（图</w:t>
      </w:r>
      <w:r w:rsidR="00F865B2" w:rsidRPr="005F4F26">
        <w:t>7</w:t>
      </w:r>
      <w:r w:rsidRPr="005F4F26">
        <w:t>c-e</w:t>
      </w:r>
      <w:r w:rsidRPr="005F4F26">
        <w:t>）来看，</w:t>
      </w:r>
      <w:r w:rsidRPr="005F4F26">
        <w:t xml:space="preserve"> [0]</w:t>
      </w:r>
      <w:r w:rsidRPr="005F4F26">
        <w:rPr>
          <w:vertAlign w:val="subscript"/>
        </w:rPr>
        <w:t>10</w:t>
      </w:r>
      <w:r w:rsidRPr="005F4F26">
        <w:t>单向铺层开口层合板的失效起始点与实验测试裂纹起裂处相吻合，但是，裂纹扩展主要沿着</w:t>
      </w:r>
      <w:r w:rsidR="00A646DA" w:rsidRPr="005F4F26">
        <w:t>0</w:t>
      </w:r>
      <w:r w:rsidRPr="005F4F26">
        <w:t>°</w:t>
      </w:r>
      <w:r w:rsidRPr="005F4F26">
        <w:t>方向上的纤维与基体间的</w:t>
      </w:r>
      <w:r w:rsidR="00AB2A94" w:rsidRPr="005F4F26">
        <w:rPr>
          <w:rFonts w:hint="eastAsia"/>
        </w:rPr>
        <w:t>界面</w:t>
      </w:r>
      <w:r w:rsidRPr="005F4F26">
        <w:t>开裂。这说明纤维和基体间的界面强度很弱</w:t>
      </w:r>
      <w:r w:rsidR="00BD57DD" w:rsidRPr="005F4F26">
        <w:t>。</w:t>
      </w:r>
      <w:r w:rsidR="00BD57DD" w:rsidRPr="005F4F26">
        <w:rPr>
          <w:rFonts w:hint="eastAsia"/>
        </w:rPr>
        <w:t>这</w:t>
      </w:r>
      <w:r w:rsidRPr="005F4F26">
        <w:t>也进一步解释了实验测试极限</w:t>
      </w:r>
      <w:r w:rsidR="0017482F" w:rsidRPr="005F4F26">
        <w:rPr>
          <w:rFonts w:hint="eastAsia"/>
        </w:rPr>
        <w:t>载荷</w:t>
      </w:r>
      <w:r w:rsidRPr="005F4F26">
        <w:t>值比计算结果低</w:t>
      </w:r>
      <w:r w:rsidR="00AB2A94" w:rsidRPr="005F4F26">
        <w:rPr>
          <w:rFonts w:hint="eastAsia"/>
        </w:rPr>
        <w:t>的结果</w:t>
      </w:r>
      <w:r w:rsidR="00BD57DD" w:rsidRPr="005F4F26">
        <w:rPr>
          <w:rFonts w:hint="eastAsia"/>
        </w:rPr>
        <w:t>，是由于数值计算对</w:t>
      </w:r>
      <w:r w:rsidR="00BD57DD" w:rsidRPr="005F4F26">
        <w:t>纤维和基体间的界面</w:t>
      </w:r>
      <w:r w:rsidR="00BD57DD" w:rsidRPr="005F4F26">
        <w:rPr>
          <w:rFonts w:hint="eastAsia"/>
        </w:rPr>
        <w:t>失效考虑不足</w:t>
      </w:r>
      <w:r w:rsidRPr="005F4F26">
        <w:t>。</w:t>
      </w:r>
    </w:p>
    <w:p w:rsidR="00F5788D" w:rsidRDefault="00F5788D" w:rsidP="00126CF0">
      <w:pPr>
        <w:ind w:firstLine="420"/>
      </w:pPr>
      <w:r w:rsidRPr="005F4F26">
        <w:t>图</w:t>
      </w:r>
      <w:r w:rsidR="00F865B2" w:rsidRPr="005F4F26">
        <w:t>8</w:t>
      </w:r>
      <w:r w:rsidRPr="005F4F26">
        <w:t>、图</w:t>
      </w:r>
      <w:r w:rsidR="00F865B2" w:rsidRPr="005F4F26">
        <w:t>9</w:t>
      </w:r>
      <w:r w:rsidRPr="005F4F26">
        <w:t>中</w:t>
      </w:r>
      <w:r w:rsidR="00BD57DD" w:rsidRPr="005F4F26">
        <w:t>开口层合板的裂纹起裂的位置同样</w:t>
      </w:r>
      <w:r w:rsidR="00BD57DD" w:rsidRPr="005F4F26">
        <w:rPr>
          <w:rFonts w:hint="eastAsia"/>
        </w:rPr>
        <w:t>在</w:t>
      </w:r>
      <w:r w:rsidRPr="005F4F26">
        <w:t>最大主应变集中点。而区别于</w:t>
      </w:r>
      <w:r w:rsidRPr="005F4F26">
        <w:t xml:space="preserve"> [0]</w:t>
      </w:r>
      <w:r w:rsidRPr="005F4F26">
        <w:rPr>
          <w:vertAlign w:val="subscript"/>
        </w:rPr>
        <w:t>10</w:t>
      </w:r>
      <w:r w:rsidRPr="005F4F26">
        <w:t>铺层的开口层合板，</w:t>
      </w:r>
      <w:r w:rsidRPr="005F4F26">
        <w:t>[0/90]</w:t>
      </w:r>
      <w:r w:rsidRPr="005F4F26">
        <w:rPr>
          <w:vertAlign w:val="subscript"/>
        </w:rPr>
        <w:t>5</w:t>
      </w:r>
      <w:r w:rsidRPr="005F4F26">
        <w:t>和</w:t>
      </w:r>
      <w:r w:rsidRPr="005F4F26">
        <w:t>[±45]</w:t>
      </w:r>
      <w:r w:rsidRPr="005F4F26">
        <w:rPr>
          <w:vertAlign w:val="subscript"/>
        </w:rPr>
        <w:t>5</w:t>
      </w:r>
      <w:r w:rsidRPr="005F4F26">
        <w:t>铺层的开口层合板都沿着垂直于拉伸方向的横向断裂破坏。从实验的破坏形式来看，如图</w:t>
      </w:r>
      <w:r w:rsidR="00F865B2" w:rsidRPr="005F4F26">
        <w:t>8</w:t>
      </w:r>
      <w:r w:rsidRPr="005F4F26">
        <w:t>c</w:t>
      </w:r>
      <w:r w:rsidRPr="005F4F26">
        <w:t>和</w:t>
      </w:r>
      <w:r w:rsidR="00F865B2" w:rsidRPr="005F4F26">
        <w:t>9</w:t>
      </w:r>
      <w:r w:rsidRPr="005F4F26">
        <w:t>c</w:t>
      </w:r>
      <w:r w:rsidRPr="005F4F26">
        <w:t>所示，</w:t>
      </w:r>
      <w:r w:rsidRPr="005F4F26">
        <w:t>[0/90]</w:t>
      </w:r>
      <w:r w:rsidRPr="005F4F26">
        <w:rPr>
          <w:vertAlign w:val="subscript"/>
        </w:rPr>
        <w:t>5</w:t>
      </w:r>
      <w:r w:rsidRPr="005F4F26">
        <w:t>铺层的开口层合板的断裂面较为规整，而</w:t>
      </w:r>
      <w:r w:rsidRPr="005F4F26">
        <w:t>[±45]</w:t>
      </w:r>
      <w:r w:rsidRPr="005F4F26">
        <w:rPr>
          <w:vertAlign w:val="subscript"/>
        </w:rPr>
        <w:t>5</w:t>
      </w:r>
      <w:r w:rsidRPr="005F4F26">
        <w:t>铺层的开口层合板在断裂面呈现严重的分层破坏形式。由于在数值模拟中，各层之间的界面强度考虑不够，因此，数值计算的极限</w:t>
      </w:r>
      <w:r w:rsidR="0017482F" w:rsidRPr="005F4F26">
        <w:rPr>
          <w:rFonts w:hint="eastAsia"/>
        </w:rPr>
        <w:t>载荷</w:t>
      </w:r>
      <w:r w:rsidRPr="005F4F26">
        <w:t>值比真实实验测试的结果要略低。</w:t>
      </w:r>
    </w:p>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B0402D" w:rsidRDefault="00B0402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合板受单向拉伸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w:t>
      </w:r>
      <w:r w:rsidR="0084056E" w:rsidRPr="005F4F26">
        <w:t>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Karihaloo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Lapczyk I, Hurtado J</w:t>
      </w:r>
      <w:r w:rsidR="003D5DF1" w:rsidRPr="005F4F26">
        <w:rPr>
          <w:sz w:val="15"/>
        </w:rPr>
        <w:t xml:space="preserve">A. Progressive damage modeling in fiber-reinforced 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r w:rsidR="003D5DF1" w:rsidRPr="005F4F26">
        <w:rPr>
          <w:sz w:val="15"/>
        </w:rPr>
        <w:t>许希武</w:t>
      </w:r>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Xiwu.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Wisnom MR, Li X</w:t>
      </w:r>
      <w:r w:rsidR="007963D9">
        <w:rPr>
          <w:sz w:val="15"/>
        </w:rPr>
        <w:t>Q</w:t>
      </w:r>
      <w:r w:rsidRPr="005F4F26">
        <w:rPr>
          <w:sz w:val="15"/>
        </w:rPr>
        <w:t xml:space="preserve">, et al. A numerical investigation into size effects in centr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K, L</w:t>
      </w:r>
      <w:r w:rsidR="00FA6981" w:rsidRPr="005F4F26">
        <w:rPr>
          <w:sz w:val="15"/>
        </w:rPr>
        <w:t>essard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F5788D" w:rsidRPr="005F4F26">
        <w:rPr>
          <w:sz w:val="15"/>
        </w:rPr>
        <w:t>王丹勇</w:t>
      </w:r>
      <w:r w:rsidR="00F5788D" w:rsidRPr="005F4F26">
        <w:rPr>
          <w:sz w:val="15"/>
        </w:rPr>
        <w:t xml:space="preserve">, </w:t>
      </w:r>
      <w:r w:rsidR="00F5788D" w:rsidRPr="005F4F26">
        <w:rPr>
          <w:sz w:val="15"/>
        </w:rPr>
        <w:t>温卫东</w:t>
      </w:r>
      <w:r w:rsidR="00F5788D" w:rsidRPr="005F4F26">
        <w:rPr>
          <w:sz w:val="15"/>
        </w:rPr>
        <w:t xml:space="preserve">, </w:t>
      </w:r>
      <w:r w:rsidR="00F5788D" w:rsidRPr="005F4F26">
        <w:rPr>
          <w:sz w:val="15"/>
        </w:rPr>
        <w:t>崔海涛</w:t>
      </w:r>
      <w:r w:rsidR="00F5788D" w:rsidRPr="005F4F26">
        <w:rPr>
          <w:sz w:val="15"/>
        </w:rPr>
        <w:t xml:space="preserve">. </w:t>
      </w:r>
      <w:r w:rsidR="00F5788D" w:rsidRPr="005F4F26">
        <w:rPr>
          <w:sz w:val="15"/>
        </w:rPr>
        <w:t>含孔复合材料层合板静拉伸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Danyong, Wen Weidong, </w:t>
      </w:r>
      <w:r w:rsidR="003554EA" w:rsidRPr="005F4F26">
        <w:rPr>
          <w:sz w:val="15"/>
        </w:rPr>
        <w:t xml:space="preserve">Cui Haitao.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Maimi P, Camanho P</w:t>
      </w:r>
      <w:r w:rsidR="0076273C" w:rsidRPr="005F4F26">
        <w:rPr>
          <w:sz w:val="15"/>
        </w:rPr>
        <w:t>P, Mayugo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lastRenderedPageBreak/>
        <w:t>1</w:t>
      </w:r>
      <w:r w:rsidR="000F49F9" w:rsidRPr="005F4F26">
        <w:rPr>
          <w:sz w:val="15"/>
        </w:rPr>
        <w:t>5</w:t>
      </w:r>
      <w:r w:rsidRPr="005F4F26">
        <w:rPr>
          <w:sz w:val="15"/>
        </w:rPr>
        <w:t xml:space="preserve"> Maimi P, Camanho PP, Mayugo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r w:rsidRPr="005F4F26">
        <w:rPr>
          <w:rFonts w:hint="eastAsia"/>
          <w:sz w:val="15"/>
        </w:rPr>
        <w:t>王志瑾</w:t>
      </w:r>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Xianghong, Wang Zhijin.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r w:rsidR="00F5788D" w:rsidRPr="005F4F26">
        <w:rPr>
          <w:sz w:val="15"/>
        </w:rPr>
        <w:t>周银华</w:t>
      </w:r>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Liaojun, Zhao Meiying, Zhou Yinhua.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Heyuan, Zhao Meiying, Wang Wenzhi, et al. Application of composite material 3D damage model in strength prediction of large opening structures. </w:t>
      </w:r>
      <w:r w:rsidR="00450193" w:rsidRPr="005F4F26">
        <w:rPr>
          <w:rFonts w:hint="eastAsia"/>
          <w:i/>
          <w:sz w:val="15"/>
        </w:rPr>
        <w:t>Acta Materiae Compositae Sinica</w:t>
      </w:r>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漳</w:t>
      </w:r>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Qiuzhang, Yao Weixing Chenfang. CDM three-dimensional numerical model for the notched strength of composite laminates. </w:t>
      </w:r>
      <w:r w:rsidR="00FC2AAD" w:rsidRPr="005F4F26">
        <w:rPr>
          <w:rFonts w:hint="eastAsia"/>
          <w:i/>
          <w:sz w:val="15"/>
        </w:rPr>
        <w:t>Acta Materiae Compositae Sinica</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Gao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浩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Yitao, Yao Weixing, Shen Haojie. Prediction ability analysis of macroscopic strength criteria for composites. </w:t>
      </w:r>
      <w:r w:rsidR="00EE2122" w:rsidRPr="005F4F26">
        <w:rPr>
          <w:rFonts w:hint="eastAsia"/>
          <w:i/>
          <w:sz w:val="15"/>
        </w:rPr>
        <w:t>Acta Materiae Compositae Sinica</w:t>
      </w:r>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6C6D0F" w:rsidRPr="005F4F26">
        <w:rPr>
          <w:sz w:val="15"/>
        </w:rPr>
        <w:t xml:space="preserve">Camanho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Camanho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49"/>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Chu Pengcheng</w:t>
      </w:r>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t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2507" w:rsidRDefault="00FF2507">
      <w:r>
        <w:separator/>
      </w:r>
    </w:p>
  </w:endnote>
  <w:endnote w:type="continuationSeparator" w:id="0">
    <w:p w:rsidR="00FF2507" w:rsidRDefault="00FF2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023" w:rsidRDefault="001B1023">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1B1023" w:rsidRDefault="001B1023">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1B1023" w:rsidRDefault="001B1023">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1B1023" w:rsidRDefault="001B1023">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1B1023" w:rsidRPr="005973A9" w:rsidTr="005973A9">
      <w:tc>
        <w:tcPr>
          <w:tcW w:w="5000" w:type="pct"/>
          <w:shd w:val="clear" w:color="auto" w:fill="auto"/>
        </w:tcPr>
        <w:p w:rsidR="001B1023" w:rsidRPr="005973A9" w:rsidRDefault="001B1023"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1B1023" w:rsidRPr="005973A9" w:rsidRDefault="001B1023"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Pengcheng. Strength Analysis of fiber reinforced composite laminates with big cutouts. Chinese Journal of Theoretical and Applied Mechanics, 2016, </w:t>
          </w:r>
          <w:r w:rsidRPr="005973A9">
            <w:rPr>
              <w:sz w:val="15"/>
              <w:szCs w:val="22"/>
            </w:rPr>
            <w:t>— —</w:t>
          </w:r>
        </w:p>
      </w:tc>
    </w:tr>
  </w:tbl>
  <w:p w:rsidR="001B1023" w:rsidRPr="0095298C" w:rsidRDefault="001B1023"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023" w:rsidRDefault="001B1023">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1B1023" w:rsidRDefault="001B1023">
    <w:pPr>
      <w:pStyle w:val="a8"/>
      <w:snapToGrid/>
      <w:spacing w:line="360" w:lineRule="auto"/>
      <w:jc w:val="both"/>
      <w:rPr>
        <w:sz w:val="15"/>
      </w:rPr>
    </w:pPr>
    <w:r>
      <w:rPr>
        <w:rFonts w:eastAsia="黑体" w:hint="eastAsia"/>
        <w:b/>
        <w:sz w:val="15"/>
      </w:rPr>
      <w:t xml:space="preserve">Recived                       </w:t>
    </w:r>
    <w:r>
      <w:rPr>
        <w:rFonts w:hint="eastAsia"/>
        <w:sz w:val="15"/>
      </w:rPr>
      <w:t>，</w:t>
    </w:r>
    <w:r>
      <w:rPr>
        <w:rFonts w:hint="eastAsia"/>
        <w:sz w:val="15"/>
      </w:rPr>
      <w:t>Revised</w:t>
    </w:r>
  </w:p>
  <w:p w:rsidR="001B1023" w:rsidRDefault="001B1023">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1B1023" w:rsidRDefault="001B1023">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2507" w:rsidRDefault="00FF2507">
      <w:r>
        <w:separator/>
      </w:r>
    </w:p>
  </w:footnote>
  <w:footnote w:type="continuationSeparator" w:id="0">
    <w:p w:rsidR="00FF2507" w:rsidRDefault="00FF25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023" w:rsidRDefault="001B1023">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1B1023" w:rsidRDefault="001B1023">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3"/>
  </w:num>
  <w:num w:numId="4">
    <w:abstractNumId w:val="0"/>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C51"/>
    <w:rsid w:val="00004291"/>
    <w:rsid w:val="00004E9F"/>
    <w:rsid w:val="000051F5"/>
    <w:rsid w:val="0000598E"/>
    <w:rsid w:val="0000742A"/>
    <w:rsid w:val="0001118C"/>
    <w:rsid w:val="00011A30"/>
    <w:rsid w:val="00011E7C"/>
    <w:rsid w:val="00012664"/>
    <w:rsid w:val="00013140"/>
    <w:rsid w:val="000309BA"/>
    <w:rsid w:val="0003770D"/>
    <w:rsid w:val="00040372"/>
    <w:rsid w:val="00043A2B"/>
    <w:rsid w:val="000512BE"/>
    <w:rsid w:val="000530A1"/>
    <w:rsid w:val="000538CC"/>
    <w:rsid w:val="0005458A"/>
    <w:rsid w:val="00054AA1"/>
    <w:rsid w:val="00054C46"/>
    <w:rsid w:val="00055039"/>
    <w:rsid w:val="000660B2"/>
    <w:rsid w:val="000664D3"/>
    <w:rsid w:val="00072AD5"/>
    <w:rsid w:val="00073740"/>
    <w:rsid w:val="00074A5C"/>
    <w:rsid w:val="00075DA7"/>
    <w:rsid w:val="000803D3"/>
    <w:rsid w:val="00082735"/>
    <w:rsid w:val="00082A26"/>
    <w:rsid w:val="000918D8"/>
    <w:rsid w:val="000930A6"/>
    <w:rsid w:val="000A1AE6"/>
    <w:rsid w:val="000A5051"/>
    <w:rsid w:val="000A50F5"/>
    <w:rsid w:val="000B0BC8"/>
    <w:rsid w:val="000B52F4"/>
    <w:rsid w:val="000B5C2E"/>
    <w:rsid w:val="000C3103"/>
    <w:rsid w:val="000C75FD"/>
    <w:rsid w:val="000D5DF8"/>
    <w:rsid w:val="000D623C"/>
    <w:rsid w:val="000D653E"/>
    <w:rsid w:val="000D77CB"/>
    <w:rsid w:val="000E59A8"/>
    <w:rsid w:val="000F0848"/>
    <w:rsid w:val="000F0E20"/>
    <w:rsid w:val="000F49F9"/>
    <w:rsid w:val="000F4A80"/>
    <w:rsid w:val="000F4F51"/>
    <w:rsid w:val="001001F5"/>
    <w:rsid w:val="00102228"/>
    <w:rsid w:val="00102F39"/>
    <w:rsid w:val="001032E5"/>
    <w:rsid w:val="00106D33"/>
    <w:rsid w:val="00110467"/>
    <w:rsid w:val="00112EBF"/>
    <w:rsid w:val="001132B2"/>
    <w:rsid w:val="00114AD6"/>
    <w:rsid w:val="0011619B"/>
    <w:rsid w:val="00116842"/>
    <w:rsid w:val="00117214"/>
    <w:rsid w:val="00117364"/>
    <w:rsid w:val="00120574"/>
    <w:rsid w:val="00120A33"/>
    <w:rsid w:val="0012307A"/>
    <w:rsid w:val="00126CF0"/>
    <w:rsid w:val="001326C2"/>
    <w:rsid w:val="0013483A"/>
    <w:rsid w:val="00136517"/>
    <w:rsid w:val="00141054"/>
    <w:rsid w:val="001422CE"/>
    <w:rsid w:val="00150C25"/>
    <w:rsid w:val="001513F2"/>
    <w:rsid w:val="00154FA8"/>
    <w:rsid w:val="00156F21"/>
    <w:rsid w:val="00161F03"/>
    <w:rsid w:val="001623AB"/>
    <w:rsid w:val="00162609"/>
    <w:rsid w:val="0016354C"/>
    <w:rsid w:val="00171BD9"/>
    <w:rsid w:val="00171EAC"/>
    <w:rsid w:val="001723D7"/>
    <w:rsid w:val="00172568"/>
    <w:rsid w:val="00172A27"/>
    <w:rsid w:val="0017482F"/>
    <w:rsid w:val="00180C57"/>
    <w:rsid w:val="001812E8"/>
    <w:rsid w:val="001841D6"/>
    <w:rsid w:val="00185C7F"/>
    <w:rsid w:val="00187B8C"/>
    <w:rsid w:val="00187C2D"/>
    <w:rsid w:val="0019020E"/>
    <w:rsid w:val="00192132"/>
    <w:rsid w:val="001A028E"/>
    <w:rsid w:val="001A2085"/>
    <w:rsid w:val="001A6B9C"/>
    <w:rsid w:val="001B1023"/>
    <w:rsid w:val="001B4461"/>
    <w:rsid w:val="001B513C"/>
    <w:rsid w:val="001C20FB"/>
    <w:rsid w:val="001C4D71"/>
    <w:rsid w:val="001C613F"/>
    <w:rsid w:val="001D0D80"/>
    <w:rsid w:val="001D4D76"/>
    <w:rsid w:val="001E0B68"/>
    <w:rsid w:val="001E2952"/>
    <w:rsid w:val="001E4367"/>
    <w:rsid w:val="001E6CB1"/>
    <w:rsid w:val="001E72C8"/>
    <w:rsid w:val="001E7D0C"/>
    <w:rsid w:val="001E7E4C"/>
    <w:rsid w:val="001F1EB9"/>
    <w:rsid w:val="001F26F3"/>
    <w:rsid w:val="001F2A8D"/>
    <w:rsid w:val="001F2E7F"/>
    <w:rsid w:val="001F37E6"/>
    <w:rsid w:val="001F40D8"/>
    <w:rsid w:val="001F56CA"/>
    <w:rsid w:val="001F577C"/>
    <w:rsid w:val="001F6B28"/>
    <w:rsid w:val="00203574"/>
    <w:rsid w:val="00213BA7"/>
    <w:rsid w:val="00217AC1"/>
    <w:rsid w:val="00223FBB"/>
    <w:rsid w:val="00225736"/>
    <w:rsid w:val="00227B3A"/>
    <w:rsid w:val="002307FC"/>
    <w:rsid w:val="00231D9A"/>
    <w:rsid w:val="0023248E"/>
    <w:rsid w:val="00233422"/>
    <w:rsid w:val="002363E5"/>
    <w:rsid w:val="00237DC7"/>
    <w:rsid w:val="002437B0"/>
    <w:rsid w:val="002456F6"/>
    <w:rsid w:val="00247620"/>
    <w:rsid w:val="0024763F"/>
    <w:rsid w:val="00250AF9"/>
    <w:rsid w:val="0025317E"/>
    <w:rsid w:val="002536BE"/>
    <w:rsid w:val="0025381F"/>
    <w:rsid w:val="00253B23"/>
    <w:rsid w:val="002614DE"/>
    <w:rsid w:val="00261FD4"/>
    <w:rsid w:val="00267360"/>
    <w:rsid w:val="00267856"/>
    <w:rsid w:val="00267B8A"/>
    <w:rsid w:val="00271FD6"/>
    <w:rsid w:val="002757FF"/>
    <w:rsid w:val="002801C7"/>
    <w:rsid w:val="00281848"/>
    <w:rsid w:val="00283942"/>
    <w:rsid w:val="00284F8C"/>
    <w:rsid w:val="00285CE1"/>
    <w:rsid w:val="00295C12"/>
    <w:rsid w:val="002970A0"/>
    <w:rsid w:val="002A010B"/>
    <w:rsid w:val="002A0EAD"/>
    <w:rsid w:val="002A11B6"/>
    <w:rsid w:val="002A282A"/>
    <w:rsid w:val="002A6240"/>
    <w:rsid w:val="002B2D04"/>
    <w:rsid w:val="002B56DC"/>
    <w:rsid w:val="002C0D8D"/>
    <w:rsid w:val="002C0E97"/>
    <w:rsid w:val="002C178D"/>
    <w:rsid w:val="002C1A6B"/>
    <w:rsid w:val="002C35E5"/>
    <w:rsid w:val="002C619E"/>
    <w:rsid w:val="002C7222"/>
    <w:rsid w:val="002D123F"/>
    <w:rsid w:val="002D3C71"/>
    <w:rsid w:val="002D4104"/>
    <w:rsid w:val="002D740F"/>
    <w:rsid w:val="002E1009"/>
    <w:rsid w:val="002E73D3"/>
    <w:rsid w:val="002F39A3"/>
    <w:rsid w:val="002F7CA8"/>
    <w:rsid w:val="003027AB"/>
    <w:rsid w:val="00302973"/>
    <w:rsid w:val="00303277"/>
    <w:rsid w:val="0030332B"/>
    <w:rsid w:val="003056F7"/>
    <w:rsid w:val="003058BD"/>
    <w:rsid w:val="0030799B"/>
    <w:rsid w:val="00310774"/>
    <w:rsid w:val="0031089D"/>
    <w:rsid w:val="00311B85"/>
    <w:rsid w:val="00312727"/>
    <w:rsid w:val="003159DA"/>
    <w:rsid w:val="003165E7"/>
    <w:rsid w:val="00317EBC"/>
    <w:rsid w:val="003231CB"/>
    <w:rsid w:val="00326A3B"/>
    <w:rsid w:val="00330741"/>
    <w:rsid w:val="00330972"/>
    <w:rsid w:val="0033242C"/>
    <w:rsid w:val="00332BBF"/>
    <w:rsid w:val="00335CC5"/>
    <w:rsid w:val="00336A78"/>
    <w:rsid w:val="003379E6"/>
    <w:rsid w:val="00340C04"/>
    <w:rsid w:val="003441F4"/>
    <w:rsid w:val="0034459A"/>
    <w:rsid w:val="00345C79"/>
    <w:rsid w:val="00347057"/>
    <w:rsid w:val="00350067"/>
    <w:rsid w:val="00354F6A"/>
    <w:rsid w:val="003554EA"/>
    <w:rsid w:val="00356C63"/>
    <w:rsid w:val="0035710D"/>
    <w:rsid w:val="00360E02"/>
    <w:rsid w:val="00362B37"/>
    <w:rsid w:val="003653E6"/>
    <w:rsid w:val="00365746"/>
    <w:rsid w:val="00370C42"/>
    <w:rsid w:val="00370C43"/>
    <w:rsid w:val="003737D4"/>
    <w:rsid w:val="00382D7F"/>
    <w:rsid w:val="00383D58"/>
    <w:rsid w:val="0038483C"/>
    <w:rsid w:val="00384CAB"/>
    <w:rsid w:val="00385C73"/>
    <w:rsid w:val="0039107F"/>
    <w:rsid w:val="00392570"/>
    <w:rsid w:val="00392FC7"/>
    <w:rsid w:val="00393997"/>
    <w:rsid w:val="00393F88"/>
    <w:rsid w:val="003A10D7"/>
    <w:rsid w:val="003A2949"/>
    <w:rsid w:val="003A322E"/>
    <w:rsid w:val="003A3F6B"/>
    <w:rsid w:val="003A6147"/>
    <w:rsid w:val="003B0C51"/>
    <w:rsid w:val="003B291A"/>
    <w:rsid w:val="003B371F"/>
    <w:rsid w:val="003B472C"/>
    <w:rsid w:val="003B5C20"/>
    <w:rsid w:val="003B7BF4"/>
    <w:rsid w:val="003B7D73"/>
    <w:rsid w:val="003C065A"/>
    <w:rsid w:val="003C0670"/>
    <w:rsid w:val="003C3744"/>
    <w:rsid w:val="003C4E68"/>
    <w:rsid w:val="003C70CB"/>
    <w:rsid w:val="003D19D1"/>
    <w:rsid w:val="003D2317"/>
    <w:rsid w:val="003D4A21"/>
    <w:rsid w:val="003D5BFF"/>
    <w:rsid w:val="003D5DF1"/>
    <w:rsid w:val="003D6E35"/>
    <w:rsid w:val="003D6F02"/>
    <w:rsid w:val="003E2023"/>
    <w:rsid w:val="003E5147"/>
    <w:rsid w:val="003F02E9"/>
    <w:rsid w:val="003F57E6"/>
    <w:rsid w:val="0040475B"/>
    <w:rsid w:val="004103CC"/>
    <w:rsid w:val="00412076"/>
    <w:rsid w:val="00413123"/>
    <w:rsid w:val="00416E40"/>
    <w:rsid w:val="0042029D"/>
    <w:rsid w:val="00424F42"/>
    <w:rsid w:val="0042505E"/>
    <w:rsid w:val="004270D7"/>
    <w:rsid w:val="00430F59"/>
    <w:rsid w:val="00434CE0"/>
    <w:rsid w:val="00440464"/>
    <w:rsid w:val="0044145E"/>
    <w:rsid w:val="00441CAC"/>
    <w:rsid w:val="00443E82"/>
    <w:rsid w:val="004449F2"/>
    <w:rsid w:val="004470A0"/>
    <w:rsid w:val="00447ACB"/>
    <w:rsid w:val="00450193"/>
    <w:rsid w:val="00453D69"/>
    <w:rsid w:val="004559DC"/>
    <w:rsid w:val="00455DF5"/>
    <w:rsid w:val="004566B6"/>
    <w:rsid w:val="00464D1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1C07"/>
    <w:rsid w:val="004B5E6F"/>
    <w:rsid w:val="004B5F4D"/>
    <w:rsid w:val="004C2E86"/>
    <w:rsid w:val="004C4CC4"/>
    <w:rsid w:val="004C5592"/>
    <w:rsid w:val="004C7F91"/>
    <w:rsid w:val="004D43D0"/>
    <w:rsid w:val="004D4B91"/>
    <w:rsid w:val="004D62C0"/>
    <w:rsid w:val="004E436A"/>
    <w:rsid w:val="004E4EC0"/>
    <w:rsid w:val="004F0465"/>
    <w:rsid w:val="004F1438"/>
    <w:rsid w:val="004F705D"/>
    <w:rsid w:val="00501B29"/>
    <w:rsid w:val="00502350"/>
    <w:rsid w:val="005048BC"/>
    <w:rsid w:val="0050680D"/>
    <w:rsid w:val="00506A0D"/>
    <w:rsid w:val="005072E8"/>
    <w:rsid w:val="005174B0"/>
    <w:rsid w:val="0051772F"/>
    <w:rsid w:val="00517D39"/>
    <w:rsid w:val="00517E33"/>
    <w:rsid w:val="00521D5A"/>
    <w:rsid w:val="005222C3"/>
    <w:rsid w:val="00522BD9"/>
    <w:rsid w:val="005316FF"/>
    <w:rsid w:val="00531CC9"/>
    <w:rsid w:val="00533F7C"/>
    <w:rsid w:val="005363B3"/>
    <w:rsid w:val="00537B12"/>
    <w:rsid w:val="00540B17"/>
    <w:rsid w:val="00554290"/>
    <w:rsid w:val="00556A2D"/>
    <w:rsid w:val="0056274A"/>
    <w:rsid w:val="0056302B"/>
    <w:rsid w:val="00563D39"/>
    <w:rsid w:val="00565453"/>
    <w:rsid w:val="00566FEC"/>
    <w:rsid w:val="00567CB1"/>
    <w:rsid w:val="00570112"/>
    <w:rsid w:val="00571238"/>
    <w:rsid w:val="005728AF"/>
    <w:rsid w:val="00572C7B"/>
    <w:rsid w:val="00576657"/>
    <w:rsid w:val="00583880"/>
    <w:rsid w:val="00591115"/>
    <w:rsid w:val="00591AF6"/>
    <w:rsid w:val="00594190"/>
    <w:rsid w:val="005973A9"/>
    <w:rsid w:val="005A0A37"/>
    <w:rsid w:val="005A204C"/>
    <w:rsid w:val="005A7A74"/>
    <w:rsid w:val="005B0476"/>
    <w:rsid w:val="005B086A"/>
    <w:rsid w:val="005B38B8"/>
    <w:rsid w:val="005B681F"/>
    <w:rsid w:val="005B75FE"/>
    <w:rsid w:val="005C05FF"/>
    <w:rsid w:val="005C194C"/>
    <w:rsid w:val="005C39D1"/>
    <w:rsid w:val="005C4161"/>
    <w:rsid w:val="005C5DEF"/>
    <w:rsid w:val="005D223F"/>
    <w:rsid w:val="005D4FE5"/>
    <w:rsid w:val="005D75E8"/>
    <w:rsid w:val="005E6B0B"/>
    <w:rsid w:val="005F1A84"/>
    <w:rsid w:val="005F4F26"/>
    <w:rsid w:val="005F69A2"/>
    <w:rsid w:val="006033A8"/>
    <w:rsid w:val="00604404"/>
    <w:rsid w:val="006063FD"/>
    <w:rsid w:val="00606E8F"/>
    <w:rsid w:val="00611423"/>
    <w:rsid w:val="00613396"/>
    <w:rsid w:val="006147EA"/>
    <w:rsid w:val="006201EA"/>
    <w:rsid w:val="0062070E"/>
    <w:rsid w:val="00622EDB"/>
    <w:rsid w:val="00624227"/>
    <w:rsid w:val="006245C4"/>
    <w:rsid w:val="006310D9"/>
    <w:rsid w:val="00633A8C"/>
    <w:rsid w:val="00635F75"/>
    <w:rsid w:val="00636F92"/>
    <w:rsid w:val="00640EA7"/>
    <w:rsid w:val="00641D7A"/>
    <w:rsid w:val="0065197D"/>
    <w:rsid w:val="006529A0"/>
    <w:rsid w:val="00655793"/>
    <w:rsid w:val="00660596"/>
    <w:rsid w:val="00660F01"/>
    <w:rsid w:val="00661E14"/>
    <w:rsid w:val="006634E0"/>
    <w:rsid w:val="006672EB"/>
    <w:rsid w:val="0066745A"/>
    <w:rsid w:val="00671F43"/>
    <w:rsid w:val="00672727"/>
    <w:rsid w:val="006743CC"/>
    <w:rsid w:val="00685BFA"/>
    <w:rsid w:val="00690634"/>
    <w:rsid w:val="006969CD"/>
    <w:rsid w:val="006A017B"/>
    <w:rsid w:val="006A076D"/>
    <w:rsid w:val="006A2955"/>
    <w:rsid w:val="006A330F"/>
    <w:rsid w:val="006A64E9"/>
    <w:rsid w:val="006A78FE"/>
    <w:rsid w:val="006B0735"/>
    <w:rsid w:val="006C6D0F"/>
    <w:rsid w:val="006D0E06"/>
    <w:rsid w:val="006D0FCA"/>
    <w:rsid w:val="006D4395"/>
    <w:rsid w:val="006D4590"/>
    <w:rsid w:val="006D48A0"/>
    <w:rsid w:val="006D4949"/>
    <w:rsid w:val="006D5292"/>
    <w:rsid w:val="006E084E"/>
    <w:rsid w:val="006E0A71"/>
    <w:rsid w:val="006E1314"/>
    <w:rsid w:val="006E6A74"/>
    <w:rsid w:val="006E76CC"/>
    <w:rsid w:val="006F0814"/>
    <w:rsid w:val="006F3678"/>
    <w:rsid w:val="006F499F"/>
    <w:rsid w:val="006F54F2"/>
    <w:rsid w:val="006F7872"/>
    <w:rsid w:val="00705F35"/>
    <w:rsid w:val="0071317C"/>
    <w:rsid w:val="007145CF"/>
    <w:rsid w:val="0071726B"/>
    <w:rsid w:val="00717668"/>
    <w:rsid w:val="00721083"/>
    <w:rsid w:val="00722AFE"/>
    <w:rsid w:val="007275C2"/>
    <w:rsid w:val="0073162B"/>
    <w:rsid w:val="00732840"/>
    <w:rsid w:val="00736B9E"/>
    <w:rsid w:val="00737A40"/>
    <w:rsid w:val="0074002E"/>
    <w:rsid w:val="0074437B"/>
    <w:rsid w:val="00744E4A"/>
    <w:rsid w:val="00747868"/>
    <w:rsid w:val="0075133F"/>
    <w:rsid w:val="00751943"/>
    <w:rsid w:val="00753975"/>
    <w:rsid w:val="007549BA"/>
    <w:rsid w:val="00755398"/>
    <w:rsid w:val="00755945"/>
    <w:rsid w:val="00756A71"/>
    <w:rsid w:val="00757B8E"/>
    <w:rsid w:val="0076273C"/>
    <w:rsid w:val="007642AA"/>
    <w:rsid w:val="00764880"/>
    <w:rsid w:val="00766916"/>
    <w:rsid w:val="0076746A"/>
    <w:rsid w:val="00770841"/>
    <w:rsid w:val="0077300B"/>
    <w:rsid w:val="00773362"/>
    <w:rsid w:val="00773E0A"/>
    <w:rsid w:val="0077746C"/>
    <w:rsid w:val="0077775B"/>
    <w:rsid w:val="00781B19"/>
    <w:rsid w:val="00782628"/>
    <w:rsid w:val="00787CF2"/>
    <w:rsid w:val="00793CBE"/>
    <w:rsid w:val="00793F7C"/>
    <w:rsid w:val="00794808"/>
    <w:rsid w:val="007963D9"/>
    <w:rsid w:val="007A00B6"/>
    <w:rsid w:val="007A2CBA"/>
    <w:rsid w:val="007A6AEB"/>
    <w:rsid w:val="007B3651"/>
    <w:rsid w:val="007B4467"/>
    <w:rsid w:val="007B47DA"/>
    <w:rsid w:val="007B571F"/>
    <w:rsid w:val="007B6940"/>
    <w:rsid w:val="007C069F"/>
    <w:rsid w:val="007C4CF3"/>
    <w:rsid w:val="007C71DB"/>
    <w:rsid w:val="007D2838"/>
    <w:rsid w:val="007D2FD4"/>
    <w:rsid w:val="007D4A17"/>
    <w:rsid w:val="007D70C1"/>
    <w:rsid w:val="007D77CC"/>
    <w:rsid w:val="007E10DB"/>
    <w:rsid w:val="007E5C87"/>
    <w:rsid w:val="007E733B"/>
    <w:rsid w:val="007F2CA3"/>
    <w:rsid w:val="007F2FF2"/>
    <w:rsid w:val="007F3292"/>
    <w:rsid w:val="007F7E96"/>
    <w:rsid w:val="007F7FBA"/>
    <w:rsid w:val="00800442"/>
    <w:rsid w:val="00801D94"/>
    <w:rsid w:val="0080470C"/>
    <w:rsid w:val="00805706"/>
    <w:rsid w:val="00806DF8"/>
    <w:rsid w:val="008076BE"/>
    <w:rsid w:val="00807D00"/>
    <w:rsid w:val="00807F4C"/>
    <w:rsid w:val="00812267"/>
    <w:rsid w:val="0081635E"/>
    <w:rsid w:val="00821119"/>
    <w:rsid w:val="0082264A"/>
    <w:rsid w:val="008227C5"/>
    <w:rsid w:val="00823D13"/>
    <w:rsid w:val="00823F10"/>
    <w:rsid w:val="00825102"/>
    <w:rsid w:val="0082710D"/>
    <w:rsid w:val="008315A3"/>
    <w:rsid w:val="00834EFA"/>
    <w:rsid w:val="00837502"/>
    <w:rsid w:val="0084056E"/>
    <w:rsid w:val="008405A2"/>
    <w:rsid w:val="00841CCF"/>
    <w:rsid w:val="008420B9"/>
    <w:rsid w:val="0084677E"/>
    <w:rsid w:val="0085027E"/>
    <w:rsid w:val="008532EA"/>
    <w:rsid w:val="00853E14"/>
    <w:rsid w:val="00854EAC"/>
    <w:rsid w:val="00856F07"/>
    <w:rsid w:val="00860089"/>
    <w:rsid w:val="00860BA0"/>
    <w:rsid w:val="00864BC9"/>
    <w:rsid w:val="0086525F"/>
    <w:rsid w:val="00867366"/>
    <w:rsid w:val="00870B74"/>
    <w:rsid w:val="008715E0"/>
    <w:rsid w:val="00881116"/>
    <w:rsid w:val="00882225"/>
    <w:rsid w:val="00882E06"/>
    <w:rsid w:val="00883F27"/>
    <w:rsid w:val="00886654"/>
    <w:rsid w:val="0089274D"/>
    <w:rsid w:val="008A273D"/>
    <w:rsid w:val="008A5A1C"/>
    <w:rsid w:val="008A6DC1"/>
    <w:rsid w:val="008A7462"/>
    <w:rsid w:val="008A786D"/>
    <w:rsid w:val="008B1F5F"/>
    <w:rsid w:val="008B3001"/>
    <w:rsid w:val="008B496A"/>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2D81"/>
    <w:rsid w:val="008E3BC7"/>
    <w:rsid w:val="008E7953"/>
    <w:rsid w:val="008F1A86"/>
    <w:rsid w:val="008F2026"/>
    <w:rsid w:val="008F327E"/>
    <w:rsid w:val="008F5E95"/>
    <w:rsid w:val="008F622E"/>
    <w:rsid w:val="009012A1"/>
    <w:rsid w:val="009057B1"/>
    <w:rsid w:val="00906A33"/>
    <w:rsid w:val="00911875"/>
    <w:rsid w:val="00911ABA"/>
    <w:rsid w:val="00911CD3"/>
    <w:rsid w:val="00911DFF"/>
    <w:rsid w:val="00911F34"/>
    <w:rsid w:val="00926E52"/>
    <w:rsid w:val="0092797E"/>
    <w:rsid w:val="0093242F"/>
    <w:rsid w:val="00933E77"/>
    <w:rsid w:val="00936FD9"/>
    <w:rsid w:val="009410E1"/>
    <w:rsid w:val="00942996"/>
    <w:rsid w:val="00943DAF"/>
    <w:rsid w:val="00951AA2"/>
    <w:rsid w:val="0095298C"/>
    <w:rsid w:val="009548DD"/>
    <w:rsid w:val="00955D04"/>
    <w:rsid w:val="00956971"/>
    <w:rsid w:val="009569E0"/>
    <w:rsid w:val="00956EB4"/>
    <w:rsid w:val="00963583"/>
    <w:rsid w:val="0096486D"/>
    <w:rsid w:val="0096544A"/>
    <w:rsid w:val="00965E30"/>
    <w:rsid w:val="0096615D"/>
    <w:rsid w:val="009679BC"/>
    <w:rsid w:val="00970726"/>
    <w:rsid w:val="00970DF4"/>
    <w:rsid w:val="009746AE"/>
    <w:rsid w:val="00984716"/>
    <w:rsid w:val="00986EDA"/>
    <w:rsid w:val="00991E05"/>
    <w:rsid w:val="00992C07"/>
    <w:rsid w:val="009969C2"/>
    <w:rsid w:val="00996C42"/>
    <w:rsid w:val="00997A54"/>
    <w:rsid w:val="009A02DB"/>
    <w:rsid w:val="009A29C3"/>
    <w:rsid w:val="009A29DB"/>
    <w:rsid w:val="009A3E08"/>
    <w:rsid w:val="009A6292"/>
    <w:rsid w:val="009A6858"/>
    <w:rsid w:val="009A7B5D"/>
    <w:rsid w:val="009B0B31"/>
    <w:rsid w:val="009B11E2"/>
    <w:rsid w:val="009B20FE"/>
    <w:rsid w:val="009C2316"/>
    <w:rsid w:val="009C4D70"/>
    <w:rsid w:val="009C5128"/>
    <w:rsid w:val="009D02D8"/>
    <w:rsid w:val="009D05A0"/>
    <w:rsid w:val="009D45A4"/>
    <w:rsid w:val="009D6D3C"/>
    <w:rsid w:val="009E39A4"/>
    <w:rsid w:val="009E43B9"/>
    <w:rsid w:val="009E4679"/>
    <w:rsid w:val="009F0638"/>
    <w:rsid w:val="009F3E6A"/>
    <w:rsid w:val="009F5716"/>
    <w:rsid w:val="009F6334"/>
    <w:rsid w:val="00A00935"/>
    <w:rsid w:val="00A0334D"/>
    <w:rsid w:val="00A131F6"/>
    <w:rsid w:val="00A17334"/>
    <w:rsid w:val="00A224E2"/>
    <w:rsid w:val="00A2278D"/>
    <w:rsid w:val="00A23AEB"/>
    <w:rsid w:val="00A33AEC"/>
    <w:rsid w:val="00A45DFD"/>
    <w:rsid w:val="00A4765E"/>
    <w:rsid w:val="00A52A64"/>
    <w:rsid w:val="00A534D9"/>
    <w:rsid w:val="00A54927"/>
    <w:rsid w:val="00A60EF3"/>
    <w:rsid w:val="00A61548"/>
    <w:rsid w:val="00A646DA"/>
    <w:rsid w:val="00A66EB3"/>
    <w:rsid w:val="00A70BBA"/>
    <w:rsid w:val="00A73B17"/>
    <w:rsid w:val="00A75B02"/>
    <w:rsid w:val="00A77005"/>
    <w:rsid w:val="00A77F20"/>
    <w:rsid w:val="00A82BDB"/>
    <w:rsid w:val="00A85C2E"/>
    <w:rsid w:val="00A85CA9"/>
    <w:rsid w:val="00A874C4"/>
    <w:rsid w:val="00A901A2"/>
    <w:rsid w:val="00A90BC8"/>
    <w:rsid w:val="00A95856"/>
    <w:rsid w:val="00AA1009"/>
    <w:rsid w:val="00AA161C"/>
    <w:rsid w:val="00AA19F6"/>
    <w:rsid w:val="00AA3D9B"/>
    <w:rsid w:val="00AA4B2F"/>
    <w:rsid w:val="00AA63F7"/>
    <w:rsid w:val="00AB08D3"/>
    <w:rsid w:val="00AB2A94"/>
    <w:rsid w:val="00AB3880"/>
    <w:rsid w:val="00AB6A5D"/>
    <w:rsid w:val="00AC4870"/>
    <w:rsid w:val="00AC5B9E"/>
    <w:rsid w:val="00AC5E85"/>
    <w:rsid w:val="00AC63AA"/>
    <w:rsid w:val="00AC6698"/>
    <w:rsid w:val="00AC74AC"/>
    <w:rsid w:val="00AD06BD"/>
    <w:rsid w:val="00AD3AC7"/>
    <w:rsid w:val="00AD45E7"/>
    <w:rsid w:val="00AD49B4"/>
    <w:rsid w:val="00AD4D36"/>
    <w:rsid w:val="00AD4D59"/>
    <w:rsid w:val="00AD4EF5"/>
    <w:rsid w:val="00AE1DB1"/>
    <w:rsid w:val="00AE282E"/>
    <w:rsid w:val="00AE2B23"/>
    <w:rsid w:val="00AE65B9"/>
    <w:rsid w:val="00AE668F"/>
    <w:rsid w:val="00AE6D3C"/>
    <w:rsid w:val="00AE7BD1"/>
    <w:rsid w:val="00AF543D"/>
    <w:rsid w:val="00B02454"/>
    <w:rsid w:val="00B0402D"/>
    <w:rsid w:val="00B0793F"/>
    <w:rsid w:val="00B1046C"/>
    <w:rsid w:val="00B1474E"/>
    <w:rsid w:val="00B16F47"/>
    <w:rsid w:val="00B2052A"/>
    <w:rsid w:val="00B21A3C"/>
    <w:rsid w:val="00B23A8B"/>
    <w:rsid w:val="00B23C0D"/>
    <w:rsid w:val="00B23C30"/>
    <w:rsid w:val="00B24173"/>
    <w:rsid w:val="00B25087"/>
    <w:rsid w:val="00B260F4"/>
    <w:rsid w:val="00B26CE9"/>
    <w:rsid w:val="00B27DD4"/>
    <w:rsid w:val="00B300F5"/>
    <w:rsid w:val="00B30F69"/>
    <w:rsid w:val="00B325EF"/>
    <w:rsid w:val="00B34EFB"/>
    <w:rsid w:val="00B4435C"/>
    <w:rsid w:val="00B4453E"/>
    <w:rsid w:val="00B44780"/>
    <w:rsid w:val="00B46BA1"/>
    <w:rsid w:val="00B46D11"/>
    <w:rsid w:val="00B54AD9"/>
    <w:rsid w:val="00B5645E"/>
    <w:rsid w:val="00B662E5"/>
    <w:rsid w:val="00B70344"/>
    <w:rsid w:val="00B7139B"/>
    <w:rsid w:val="00B71951"/>
    <w:rsid w:val="00B76555"/>
    <w:rsid w:val="00B76B76"/>
    <w:rsid w:val="00B81DD5"/>
    <w:rsid w:val="00B83F5B"/>
    <w:rsid w:val="00B84800"/>
    <w:rsid w:val="00B8665D"/>
    <w:rsid w:val="00B87756"/>
    <w:rsid w:val="00B9319B"/>
    <w:rsid w:val="00B94360"/>
    <w:rsid w:val="00B9722A"/>
    <w:rsid w:val="00BA45A0"/>
    <w:rsid w:val="00BA7718"/>
    <w:rsid w:val="00BB50D2"/>
    <w:rsid w:val="00BC0B1A"/>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1B71"/>
    <w:rsid w:val="00C46DD2"/>
    <w:rsid w:val="00C475E8"/>
    <w:rsid w:val="00C47B5B"/>
    <w:rsid w:val="00C50437"/>
    <w:rsid w:val="00C508A5"/>
    <w:rsid w:val="00C53342"/>
    <w:rsid w:val="00C53DBA"/>
    <w:rsid w:val="00C57161"/>
    <w:rsid w:val="00C618A4"/>
    <w:rsid w:val="00C628AA"/>
    <w:rsid w:val="00C631CE"/>
    <w:rsid w:val="00C63940"/>
    <w:rsid w:val="00C6567F"/>
    <w:rsid w:val="00C6768E"/>
    <w:rsid w:val="00C67FCF"/>
    <w:rsid w:val="00C703F6"/>
    <w:rsid w:val="00C70FE0"/>
    <w:rsid w:val="00C7377E"/>
    <w:rsid w:val="00C7433D"/>
    <w:rsid w:val="00C75974"/>
    <w:rsid w:val="00C75E4A"/>
    <w:rsid w:val="00C827B0"/>
    <w:rsid w:val="00C83939"/>
    <w:rsid w:val="00C84997"/>
    <w:rsid w:val="00CA0563"/>
    <w:rsid w:val="00CA2846"/>
    <w:rsid w:val="00CA2896"/>
    <w:rsid w:val="00CA4778"/>
    <w:rsid w:val="00CA551B"/>
    <w:rsid w:val="00CA7F91"/>
    <w:rsid w:val="00CB180E"/>
    <w:rsid w:val="00CB2D65"/>
    <w:rsid w:val="00CB3D68"/>
    <w:rsid w:val="00CC1A5B"/>
    <w:rsid w:val="00CC2E10"/>
    <w:rsid w:val="00CC4FD5"/>
    <w:rsid w:val="00CC55F5"/>
    <w:rsid w:val="00CC5775"/>
    <w:rsid w:val="00CC60D6"/>
    <w:rsid w:val="00CC6578"/>
    <w:rsid w:val="00CD4730"/>
    <w:rsid w:val="00CD6BFF"/>
    <w:rsid w:val="00CE2181"/>
    <w:rsid w:val="00CE2BF2"/>
    <w:rsid w:val="00CE6A0E"/>
    <w:rsid w:val="00CF10C0"/>
    <w:rsid w:val="00CF137B"/>
    <w:rsid w:val="00CF37F8"/>
    <w:rsid w:val="00CF58B0"/>
    <w:rsid w:val="00CF6CE3"/>
    <w:rsid w:val="00D01E1C"/>
    <w:rsid w:val="00D048AD"/>
    <w:rsid w:val="00D04FD9"/>
    <w:rsid w:val="00D1379E"/>
    <w:rsid w:val="00D14890"/>
    <w:rsid w:val="00D14947"/>
    <w:rsid w:val="00D17694"/>
    <w:rsid w:val="00D2042D"/>
    <w:rsid w:val="00D22332"/>
    <w:rsid w:val="00D230A0"/>
    <w:rsid w:val="00D24055"/>
    <w:rsid w:val="00D24862"/>
    <w:rsid w:val="00D24DF2"/>
    <w:rsid w:val="00D25AB1"/>
    <w:rsid w:val="00D319FB"/>
    <w:rsid w:val="00D35D13"/>
    <w:rsid w:val="00D41577"/>
    <w:rsid w:val="00D44973"/>
    <w:rsid w:val="00D461D1"/>
    <w:rsid w:val="00D46F08"/>
    <w:rsid w:val="00D53016"/>
    <w:rsid w:val="00D53D54"/>
    <w:rsid w:val="00D54FB2"/>
    <w:rsid w:val="00D57939"/>
    <w:rsid w:val="00D60DC1"/>
    <w:rsid w:val="00D60DF5"/>
    <w:rsid w:val="00D6143F"/>
    <w:rsid w:val="00D63326"/>
    <w:rsid w:val="00D64EDC"/>
    <w:rsid w:val="00D65EC4"/>
    <w:rsid w:val="00D67ECA"/>
    <w:rsid w:val="00D71336"/>
    <w:rsid w:val="00D71D37"/>
    <w:rsid w:val="00D76C74"/>
    <w:rsid w:val="00D82DBB"/>
    <w:rsid w:val="00D830CB"/>
    <w:rsid w:val="00D838DD"/>
    <w:rsid w:val="00D84A85"/>
    <w:rsid w:val="00D8740A"/>
    <w:rsid w:val="00D92F9A"/>
    <w:rsid w:val="00D9339A"/>
    <w:rsid w:val="00D935DC"/>
    <w:rsid w:val="00D95BCA"/>
    <w:rsid w:val="00D95CBE"/>
    <w:rsid w:val="00DA1FAA"/>
    <w:rsid w:val="00DA2042"/>
    <w:rsid w:val="00DA2754"/>
    <w:rsid w:val="00DA2989"/>
    <w:rsid w:val="00DA2AC2"/>
    <w:rsid w:val="00DA7E1B"/>
    <w:rsid w:val="00DB6031"/>
    <w:rsid w:val="00DB616E"/>
    <w:rsid w:val="00DB6DF6"/>
    <w:rsid w:val="00DC2D18"/>
    <w:rsid w:val="00DC34AF"/>
    <w:rsid w:val="00DC3A56"/>
    <w:rsid w:val="00DD172B"/>
    <w:rsid w:val="00DD7CC5"/>
    <w:rsid w:val="00DD7DF3"/>
    <w:rsid w:val="00DE2EE3"/>
    <w:rsid w:val="00DE4A3D"/>
    <w:rsid w:val="00DE5472"/>
    <w:rsid w:val="00DE6E7D"/>
    <w:rsid w:val="00DF27DB"/>
    <w:rsid w:val="00DF323A"/>
    <w:rsid w:val="00DF4184"/>
    <w:rsid w:val="00DF7238"/>
    <w:rsid w:val="00DF7D83"/>
    <w:rsid w:val="00E010CB"/>
    <w:rsid w:val="00E01E02"/>
    <w:rsid w:val="00E03A4E"/>
    <w:rsid w:val="00E03E76"/>
    <w:rsid w:val="00E045B1"/>
    <w:rsid w:val="00E104A6"/>
    <w:rsid w:val="00E12831"/>
    <w:rsid w:val="00E12F76"/>
    <w:rsid w:val="00E13ED6"/>
    <w:rsid w:val="00E15ABD"/>
    <w:rsid w:val="00E16428"/>
    <w:rsid w:val="00E200A0"/>
    <w:rsid w:val="00E20F02"/>
    <w:rsid w:val="00E22B64"/>
    <w:rsid w:val="00E250B3"/>
    <w:rsid w:val="00E32B3C"/>
    <w:rsid w:val="00E34035"/>
    <w:rsid w:val="00E34C61"/>
    <w:rsid w:val="00E35126"/>
    <w:rsid w:val="00E35588"/>
    <w:rsid w:val="00E35A3F"/>
    <w:rsid w:val="00E37CD6"/>
    <w:rsid w:val="00E43CC5"/>
    <w:rsid w:val="00E46F74"/>
    <w:rsid w:val="00E50B58"/>
    <w:rsid w:val="00E64C81"/>
    <w:rsid w:val="00E72239"/>
    <w:rsid w:val="00E77069"/>
    <w:rsid w:val="00E83419"/>
    <w:rsid w:val="00E83C77"/>
    <w:rsid w:val="00E8573A"/>
    <w:rsid w:val="00E8649C"/>
    <w:rsid w:val="00E91727"/>
    <w:rsid w:val="00E919B4"/>
    <w:rsid w:val="00E95073"/>
    <w:rsid w:val="00E95734"/>
    <w:rsid w:val="00E971DA"/>
    <w:rsid w:val="00E97D25"/>
    <w:rsid w:val="00EA01FE"/>
    <w:rsid w:val="00EA39E7"/>
    <w:rsid w:val="00EB010E"/>
    <w:rsid w:val="00EB368B"/>
    <w:rsid w:val="00EB499D"/>
    <w:rsid w:val="00EB4E30"/>
    <w:rsid w:val="00EC0F6F"/>
    <w:rsid w:val="00EC12AB"/>
    <w:rsid w:val="00EC2B5B"/>
    <w:rsid w:val="00EC5F45"/>
    <w:rsid w:val="00EC7D8E"/>
    <w:rsid w:val="00ED6924"/>
    <w:rsid w:val="00EE045F"/>
    <w:rsid w:val="00EE08CD"/>
    <w:rsid w:val="00EE2122"/>
    <w:rsid w:val="00EE31AC"/>
    <w:rsid w:val="00EE5D0C"/>
    <w:rsid w:val="00EE7144"/>
    <w:rsid w:val="00EF323D"/>
    <w:rsid w:val="00EF5558"/>
    <w:rsid w:val="00EF5841"/>
    <w:rsid w:val="00EF6385"/>
    <w:rsid w:val="00EF6C70"/>
    <w:rsid w:val="00F04D9A"/>
    <w:rsid w:val="00F10AF2"/>
    <w:rsid w:val="00F1145F"/>
    <w:rsid w:val="00F1337B"/>
    <w:rsid w:val="00F2176E"/>
    <w:rsid w:val="00F2413F"/>
    <w:rsid w:val="00F25740"/>
    <w:rsid w:val="00F257FD"/>
    <w:rsid w:val="00F266DD"/>
    <w:rsid w:val="00F27EF4"/>
    <w:rsid w:val="00F31358"/>
    <w:rsid w:val="00F403E7"/>
    <w:rsid w:val="00F43C96"/>
    <w:rsid w:val="00F4401E"/>
    <w:rsid w:val="00F51B5B"/>
    <w:rsid w:val="00F52FDE"/>
    <w:rsid w:val="00F54E6E"/>
    <w:rsid w:val="00F5788D"/>
    <w:rsid w:val="00F63397"/>
    <w:rsid w:val="00F638AD"/>
    <w:rsid w:val="00F63B4E"/>
    <w:rsid w:val="00F648F6"/>
    <w:rsid w:val="00F6682F"/>
    <w:rsid w:val="00F71F3E"/>
    <w:rsid w:val="00F7504D"/>
    <w:rsid w:val="00F75247"/>
    <w:rsid w:val="00F81909"/>
    <w:rsid w:val="00F81C65"/>
    <w:rsid w:val="00F865B2"/>
    <w:rsid w:val="00F92CB1"/>
    <w:rsid w:val="00FA1F73"/>
    <w:rsid w:val="00FA51BD"/>
    <w:rsid w:val="00FA6981"/>
    <w:rsid w:val="00FA7C6D"/>
    <w:rsid w:val="00FB05B5"/>
    <w:rsid w:val="00FB0F16"/>
    <w:rsid w:val="00FB244F"/>
    <w:rsid w:val="00FB3BA1"/>
    <w:rsid w:val="00FB3DD8"/>
    <w:rsid w:val="00FB61CA"/>
    <w:rsid w:val="00FB7E80"/>
    <w:rsid w:val="00FC27F2"/>
    <w:rsid w:val="00FC2AAD"/>
    <w:rsid w:val="00FC58B0"/>
    <w:rsid w:val="00FD09F6"/>
    <w:rsid w:val="00FD5EA9"/>
    <w:rsid w:val="00FD7377"/>
    <w:rsid w:val="00FD7EC0"/>
    <w:rsid w:val="00FE0565"/>
    <w:rsid w:val="00FE4A70"/>
    <w:rsid w:val="00FE64A6"/>
    <w:rsid w:val="00FF2507"/>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18.jpeg"/><Relationship Id="rId42" Type="http://schemas.openxmlformats.org/officeDocument/2006/relationships/image" Target="media/image31.png"/><Relationship Id="rId47" Type="http://schemas.openxmlformats.org/officeDocument/2006/relationships/image" Target="media/image36.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package" Target="embeddings/Microsoft_Visio___1.vsdx"/><Relationship Id="rId49"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emf"/><Relationship Id="rId43" Type="http://schemas.openxmlformats.org/officeDocument/2006/relationships/image" Target="media/image32.jpeg"/><Relationship Id="rId48" Type="http://schemas.openxmlformats.org/officeDocument/2006/relationships/package" Target="embeddings/Microsoft_Visio___2.vsdx"/><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1.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9FE11-8045-47A7-86B9-23ADFA494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3</TotalTime>
  <Pages>9</Pages>
  <Words>5836</Words>
  <Characters>33269</Characters>
  <Application>Microsoft Office Word</Application>
  <DocSecurity>0</DocSecurity>
  <PresentationFormat/>
  <Lines>277</Lines>
  <Paragraphs>78</Paragraphs>
  <Slides>0</Slides>
  <Notes>0</Notes>
  <HiddenSlides>0</HiddenSlides>
  <MMClips>0</MMClips>
  <ScaleCrop>false</ScaleCrop>
  <Company>Microsoft</Company>
  <LinksUpToDate>false</LinksUpToDate>
  <CharactersWithSpaces>39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259</cp:revision>
  <cp:lastPrinted>2016-07-01T14:26:00Z</cp:lastPrinted>
  <dcterms:created xsi:type="dcterms:W3CDTF">2018-05-10T03:07:00Z</dcterms:created>
  <dcterms:modified xsi:type="dcterms:W3CDTF">2018-05-2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